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DDE1447" w14:textId="6A815171" w:rsidR="00B302B3" w:rsidRPr="00F37FED" w:rsidRDefault="00B302B3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F37FED">
        <w:rPr>
          <w:rFonts w:ascii="Book Antiqua" w:hAnsi="Book Antiqua"/>
          <w:b/>
          <w:sz w:val="24"/>
          <w:szCs w:val="24"/>
          <w:lang w:val="en-US"/>
        </w:rPr>
        <w:t xml:space="preserve">Name of journal: </w:t>
      </w:r>
      <w:r w:rsidRPr="00F37FED">
        <w:rPr>
          <w:rFonts w:ascii="Book Antiqua" w:hAnsi="Book Antiqua"/>
          <w:b/>
          <w:i/>
          <w:iCs/>
          <w:sz w:val="24"/>
          <w:szCs w:val="24"/>
          <w:lang w:val="en-US"/>
        </w:rPr>
        <w:t>World Journal of Gastrointestinal Oncology</w:t>
      </w:r>
    </w:p>
    <w:p w14:paraId="2BBCBE7D" w14:textId="5A15AE35" w:rsidR="00B302B3" w:rsidRPr="00F37FED" w:rsidRDefault="00B302B3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  <w:r w:rsidRPr="00F37FED">
        <w:rPr>
          <w:rFonts w:ascii="Book Antiqua" w:hAnsi="Book Antiqua"/>
          <w:b/>
          <w:sz w:val="24"/>
          <w:szCs w:val="24"/>
          <w:lang w:val="en-US"/>
        </w:rPr>
        <w:t xml:space="preserve">ESPS Manuscript NO: </w:t>
      </w:r>
      <w:r w:rsidRPr="00F37FED">
        <w:rPr>
          <w:rFonts w:ascii="Book Antiqua" w:hAnsi="Book Antiqua"/>
          <w:b/>
          <w:sz w:val="24"/>
          <w:szCs w:val="24"/>
          <w:lang w:val="en-US" w:eastAsia="zh-CN"/>
        </w:rPr>
        <w:t>17738</w:t>
      </w:r>
    </w:p>
    <w:p w14:paraId="124DCFAA" w14:textId="596DA19B" w:rsidR="00B302B3" w:rsidRPr="00F37FED" w:rsidRDefault="00B302B3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  <w:r w:rsidRPr="00F37FED">
        <w:rPr>
          <w:rFonts w:ascii="Book Antiqua" w:hAnsi="Book Antiqua"/>
          <w:b/>
          <w:sz w:val="24"/>
          <w:szCs w:val="24"/>
          <w:lang w:val="en-US"/>
        </w:rPr>
        <w:t>Manuscript Type:</w:t>
      </w:r>
      <w:r w:rsidRPr="00F37FED">
        <w:rPr>
          <w:rFonts w:ascii="Book Antiqua" w:hAnsi="Book Antiqua"/>
          <w:b/>
          <w:sz w:val="24"/>
          <w:szCs w:val="24"/>
          <w:lang w:val="en-US" w:eastAsia="zh-CN"/>
        </w:rPr>
        <w:t xml:space="preserve"> MINIREVIEWS</w:t>
      </w:r>
    </w:p>
    <w:p w14:paraId="66335375" w14:textId="77777777" w:rsidR="00B302B3" w:rsidRPr="00F37FED" w:rsidRDefault="00B302B3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</w:p>
    <w:p w14:paraId="1AC411C8" w14:textId="4E246B40" w:rsidR="008916B8" w:rsidRPr="00F37FED" w:rsidRDefault="008916B8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 xml:space="preserve">Intrahepatic therapy for </w:t>
      </w:r>
      <w:r w:rsidR="002F5608" w:rsidRPr="00F37FED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 xml:space="preserve">liver-dominant </w:t>
      </w:r>
      <w:r w:rsidRPr="00F37FED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>metastatic colorectal cancer</w:t>
      </w:r>
    </w:p>
    <w:p w14:paraId="6EEADBFA" w14:textId="77777777" w:rsidR="008916B8" w:rsidRPr="00F37FED" w:rsidRDefault="008916B8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</w:p>
    <w:p w14:paraId="14789FCC" w14:textId="3AA63A11" w:rsidR="00B22197" w:rsidRPr="00F37FED" w:rsidRDefault="008562E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>De Groote</w:t>
      </w:r>
      <w:r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 w:eastAsia="zh-CN"/>
        </w:rPr>
        <w:t xml:space="preserve"> K </w:t>
      </w:r>
      <w:r w:rsidRPr="00F37FED">
        <w:rPr>
          <w:rStyle w:val="SubtleEmphasis"/>
          <w:rFonts w:ascii="Book Antiqua" w:hAnsi="Book Antiqua"/>
          <w:color w:val="000000" w:themeColor="text1"/>
          <w:sz w:val="24"/>
          <w:szCs w:val="24"/>
          <w:lang w:val="en-US" w:eastAsia="zh-CN"/>
        </w:rPr>
        <w:t>et al.</w:t>
      </w:r>
      <w:r w:rsidR="00B2219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ntrahepatic therapy for metastatic colorectal cancer</w:t>
      </w:r>
    </w:p>
    <w:p w14:paraId="42DC320B" w14:textId="77777777" w:rsidR="00B22197" w:rsidRPr="00F37FED" w:rsidRDefault="00B22197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</w:p>
    <w:p w14:paraId="4305FA1C" w14:textId="421403FE" w:rsidR="008916B8" w:rsidRPr="00474B46" w:rsidRDefault="008916B8" w:rsidP="00474B46">
      <w:pPr>
        <w:pStyle w:val="Title"/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contextualSpacing w:val="0"/>
        <w:jc w:val="both"/>
        <w:rPr>
          <w:rStyle w:val="SubtleEmphasis"/>
          <w:rFonts w:ascii="Book Antiqua" w:hAnsi="Book Antiqua"/>
          <w:b/>
          <w:i w:val="0"/>
          <w:color w:val="000000" w:themeColor="text1"/>
          <w:sz w:val="24"/>
          <w:szCs w:val="24"/>
          <w:lang w:val="en-US"/>
        </w:rPr>
      </w:pPr>
      <w:proofErr w:type="spellStart"/>
      <w:r w:rsidRPr="00474B46">
        <w:rPr>
          <w:rStyle w:val="SubtleEmphasis"/>
          <w:rFonts w:ascii="Book Antiqua" w:hAnsi="Book Antiqua"/>
          <w:b/>
          <w:i w:val="0"/>
          <w:color w:val="000000" w:themeColor="text1"/>
          <w:sz w:val="24"/>
          <w:szCs w:val="24"/>
          <w:lang w:val="en-US"/>
        </w:rPr>
        <w:t>Kerlijne</w:t>
      </w:r>
      <w:proofErr w:type="spellEnd"/>
      <w:r w:rsidRPr="00474B46">
        <w:rPr>
          <w:rStyle w:val="SubtleEmphasis"/>
          <w:rFonts w:ascii="Book Antiqua" w:hAnsi="Book Antiqua"/>
          <w:b/>
          <w:i w:val="0"/>
          <w:color w:val="000000" w:themeColor="text1"/>
          <w:sz w:val="24"/>
          <w:szCs w:val="24"/>
          <w:lang w:val="en-US"/>
        </w:rPr>
        <w:t xml:space="preserve"> De Groote, Hans </w:t>
      </w:r>
      <w:proofErr w:type="spellStart"/>
      <w:r w:rsidRPr="00474B46">
        <w:rPr>
          <w:rStyle w:val="SubtleEmphasis"/>
          <w:rFonts w:ascii="Book Antiqua" w:hAnsi="Book Antiqua"/>
          <w:b/>
          <w:i w:val="0"/>
          <w:color w:val="000000" w:themeColor="text1"/>
          <w:sz w:val="24"/>
          <w:szCs w:val="24"/>
          <w:lang w:val="en-US"/>
        </w:rPr>
        <w:t>Prenen</w:t>
      </w:r>
      <w:proofErr w:type="spellEnd"/>
    </w:p>
    <w:p w14:paraId="02A148CC" w14:textId="77777777" w:rsidR="00FF7755" w:rsidRPr="00F37FED" w:rsidRDefault="00FF7755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</w:p>
    <w:p w14:paraId="5758DA6A" w14:textId="622038FF" w:rsidR="008916B8" w:rsidRPr="00F37FED" w:rsidRDefault="008562ED" w:rsidP="00474B46">
      <w:pPr>
        <w:pStyle w:val="Title"/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contextualSpacing w:val="0"/>
        <w:jc w:val="both"/>
        <w:rPr>
          <w:rFonts w:ascii="Book Antiqua" w:hAnsi="Book Antiqua"/>
          <w:b/>
          <w:iCs/>
          <w:color w:val="000000" w:themeColor="text1"/>
          <w:sz w:val="24"/>
          <w:szCs w:val="24"/>
          <w:lang w:val="en-US" w:eastAsia="zh-CN"/>
        </w:rPr>
      </w:pPr>
      <w:proofErr w:type="spellStart"/>
      <w:r w:rsidRPr="00F37FED">
        <w:rPr>
          <w:rStyle w:val="SubtleEmphasis"/>
          <w:rFonts w:ascii="Book Antiqua" w:hAnsi="Book Antiqua"/>
          <w:b/>
          <w:i w:val="0"/>
          <w:color w:val="000000" w:themeColor="text1"/>
          <w:sz w:val="24"/>
          <w:szCs w:val="24"/>
          <w:lang w:val="en-US"/>
        </w:rPr>
        <w:t>Kerlijne</w:t>
      </w:r>
      <w:proofErr w:type="spellEnd"/>
      <w:r w:rsidRPr="00F37FED">
        <w:rPr>
          <w:rStyle w:val="SubtleEmphasis"/>
          <w:rFonts w:ascii="Book Antiqua" w:hAnsi="Book Antiqua"/>
          <w:b/>
          <w:i w:val="0"/>
          <w:color w:val="000000" w:themeColor="text1"/>
          <w:sz w:val="24"/>
          <w:szCs w:val="24"/>
          <w:lang w:val="en-US"/>
        </w:rPr>
        <w:t xml:space="preserve"> De Groote, Hans </w:t>
      </w:r>
      <w:proofErr w:type="spellStart"/>
      <w:r w:rsidRPr="00F37FED">
        <w:rPr>
          <w:rStyle w:val="SubtleEmphasis"/>
          <w:rFonts w:ascii="Book Antiqua" w:hAnsi="Book Antiqua"/>
          <w:b/>
          <w:i w:val="0"/>
          <w:color w:val="000000" w:themeColor="text1"/>
          <w:sz w:val="24"/>
          <w:szCs w:val="24"/>
          <w:lang w:val="en-US"/>
        </w:rPr>
        <w:t>Prenen</w:t>
      </w:r>
      <w:proofErr w:type="spellEnd"/>
      <w:r w:rsidRPr="00F37FED">
        <w:rPr>
          <w:rStyle w:val="SubtleEmphasis"/>
          <w:rFonts w:ascii="Book Antiqua" w:hAnsi="Book Antiqua"/>
          <w:b/>
          <w:i w:val="0"/>
          <w:color w:val="000000" w:themeColor="text1"/>
          <w:sz w:val="24"/>
          <w:szCs w:val="24"/>
          <w:lang w:val="en-US" w:eastAsia="zh-CN"/>
        </w:rPr>
        <w:t xml:space="preserve">, </w:t>
      </w:r>
      <w:r w:rsidR="00FF7755"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 xml:space="preserve">Department of </w:t>
      </w:r>
      <w:r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>G</w:t>
      </w:r>
      <w:r w:rsidR="00FF7755"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 xml:space="preserve">astroenterology, University Hospitals Leuven and Department of Oncology, </w:t>
      </w:r>
      <w:r w:rsidR="009C0924"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>Catholic University Leuven,</w:t>
      </w:r>
      <w:r w:rsidR="00FF7755"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 xml:space="preserve"> </w:t>
      </w:r>
      <w:r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>B-3000</w:t>
      </w:r>
      <w:r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 w:eastAsia="zh-CN"/>
        </w:rPr>
        <w:t xml:space="preserve"> </w:t>
      </w:r>
      <w:r w:rsidR="00FF7755"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>Leuven, Belgium</w:t>
      </w:r>
    </w:p>
    <w:p w14:paraId="435C6574" w14:textId="77777777" w:rsidR="00FF7755" w:rsidRPr="00F37FED" w:rsidRDefault="00FF7755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val="en-US"/>
        </w:rPr>
      </w:pPr>
    </w:p>
    <w:p w14:paraId="35B777A8" w14:textId="4660F11E" w:rsidR="00AE49FD" w:rsidRPr="00F37FED" w:rsidRDefault="00B22197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 w:eastAsia="zh-CN"/>
        </w:rPr>
      </w:pPr>
      <w:r w:rsidRPr="00F37FED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>Author contributions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:</w:t>
      </w:r>
      <w:r w:rsidR="00967CF1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 xml:space="preserve">De Groote K and </w:t>
      </w:r>
      <w:proofErr w:type="spellStart"/>
      <w:r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>Prenen</w:t>
      </w:r>
      <w:proofErr w:type="spellEnd"/>
      <w:r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 xml:space="preserve"> H contributed equally to this work.</w:t>
      </w:r>
    </w:p>
    <w:p w14:paraId="4E85C1A9" w14:textId="77777777" w:rsidR="008562ED" w:rsidRPr="00F37FED" w:rsidRDefault="008562E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 w:eastAsia="zh-CN"/>
        </w:rPr>
      </w:pPr>
    </w:p>
    <w:p w14:paraId="1EC82112" w14:textId="0ED2F821" w:rsidR="008562ED" w:rsidRPr="00F37FED" w:rsidRDefault="008562E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Garamond"/>
          <w:color w:val="000000"/>
          <w:sz w:val="24"/>
          <w:szCs w:val="24"/>
          <w:lang w:eastAsia="zh-CN"/>
        </w:rPr>
      </w:pPr>
      <w:r w:rsidRPr="00F37FED">
        <w:rPr>
          <w:rFonts w:ascii="Book Antiqua" w:hAnsi="Book Antiqua" w:cs="TimesNewRomanPS-BoldItalicMT"/>
          <w:b/>
          <w:bCs/>
          <w:iCs/>
          <w:color w:val="000000"/>
          <w:sz w:val="24"/>
          <w:szCs w:val="24"/>
        </w:rPr>
        <w:t>Conflict-of-interest</w:t>
      </w:r>
      <w:r w:rsidRPr="00F37FED">
        <w:rPr>
          <w:rFonts w:ascii="Book Antiqua" w:hAnsi="Book Antiqua"/>
          <w:sz w:val="24"/>
          <w:szCs w:val="24"/>
        </w:rPr>
        <w:t xml:space="preserve"> </w:t>
      </w:r>
      <w:r w:rsidRPr="00F37FED">
        <w:rPr>
          <w:rFonts w:ascii="Book Antiqua" w:hAnsi="Book Antiqua" w:cs="TimesNewRomanPS-BoldItalicMT"/>
          <w:b/>
          <w:bCs/>
          <w:iCs/>
          <w:color w:val="000000"/>
          <w:sz w:val="24"/>
          <w:szCs w:val="24"/>
        </w:rPr>
        <w:t xml:space="preserve">statement: </w:t>
      </w:r>
      <w:r w:rsidRPr="00F37FED">
        <w:rPr>
          <w:rFonts w:ascii="Book Antiqua" w:eastAsia="Times New Roman" w:hAnsi="Book Antiqua" w:cs="Garamond"/>
          <w:color w:val="000000"/>
          <w:sz w:val="24"/>
          <w:szCs w:val="24"/>
          <w:lang w:val="en-US" w:eastAsia="en-GB"/>
        </w:rPr>
        <w:t>No conflict of interest</w:t>
      </w:r>
      <w:r w:rsidRPr="00F37FED">
        <w:rPr>
          <w:rFonts w:ascii="Book Antiqua" w:hAnsi="Book Antiqua" w:cs="Garamond"/>
          <w:color w:val="000000"/>
          <w:sz w:val="24"/>
          <w:szCs w:val="24"/>
          <w:lang w:val="en-US" w:eastAsia="zh-CN"/>
        </w:rPr>
        <w:t>.</w:t>
      </w:r>
    </w:p>
    <w:p w14:paraId="7EA98331" w14:textId="77777777" w:rsidR="008562ED" w:rsidRPr="00F37FED" w:rsidRDefault="008562E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Garamond"/>
          <w:color w:val="000000"/>
          <w:sz w:val="24"/>
          <w:szCs w:val="24"/>
        </w:rPr>
      </w:pPr>
    </w:p>
    <w:p w14:paraId="481AFA94" w14:textId="77777777" w:rsidR="008562ED" w:rsidRPr="00F37FED" w:rsidRDefault="008562E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F37FED">
        <w:rPr>
          <w:rFonts w:ascii="Book Antiqua" w:hAnsi="Book Antiqua"/>
          <w:b/>
          <w:sz w:val="24"/>
          <w:szCs w:val="24"/>
        </w:rPr>
        <w:t xml:space="preserve">Open-Access: </w:t>
      </w:r>
      <w:r w:rsidRPr="00F37FED">
        <w:rPr>
          <w:rFonts w:ascii="Book Antiqua" w:hAnsi="Book Antiqua"/>
          <w:sz w:val="24"/>
          <w:szCs w:val="24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r w:rsidRPr="00F37FED">
        <w:fldChar w:fldCharType="begin"/>
      </w:r>
      <w:r w:rsidRPr="00F37FED">
        <w:rPr>
          <w:rFonts w:ascii="Book Antiqua" w:hAnsi="Book Antiqua"/>
          <w:sz w:val="24"/>
          <w:szCs w:val="24"/>
        </w:rPr>
        <w:instrText xml:space="preserve"> HYPERLINK "http://creativecommons.org/licenses/by-nc/4.0/" </w:instrText>
      </w:r>
      <w:r w:rsidRPr="00F37FED">
        <w:fldChar w:fldCharType="separate"/>
      </w:r>
      <w:r w:rsidRPr="00F37FED">
        <w:rPr>
          <w:rStyle w:val="Hyperlink"/>
          <w:rFonts w:ascii="Book Antiqua" w:hAnsi="Book Antiqua"/>
          <w:sz w:val="24"/>
          <w:szCs w:val="24"/>
        </w:rPr>
        <w:t>http://creativecommons.org/licenses/by-nc/4.0/</w:t>
      </w:r>
      <w:r w:rsidRPr="00F37FED">
        <w:rPr>
          <w:rStyle w:val="Hyperlink"/>
          <w:rFonts w:ascii="Book Antiqua" w:hAnsi="Book Antiqua"/>
          <w:color w:val="auto"/>
          <w:sz w:val="24"/>
          <w:szCs w:val="24"/>
          <w:u w:val="none"/>
        </w:rPr>
        <w:fldChar w:fldCharType="end"/>
      </w:r>
      <w:bookmarkEnd w:id="0"/>
      <w:bookmarkEnd w:id="1"/>
      <w:bookmarkEnd w:id="2"/>
      <w:bookmarkEnd w:id="3"/>
    </w:p>
    <w:p w14:paraId="4AACE09E" w14:textId="77777777" w:rsidR="00FF7755" w:rsidRPr="00F37FED" w:rsidRDefault="00FF7755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Style w:val="SubtleEmphasis"/>
          <w:rFonts w:ascii="Book Antiqua" w:hAnsi="Book Antiqua"/>
          <w:b/>
          <w:i w:val="0"/>
          <w:color w:val="000000" w:themeColor="text1"/>
          <w:sz w:val="24"/>
          <w:szCs w:val="24"/>
          <w:lang w:val="en-US"/>
        </w:rPr>
      </w:pPr>
    </w:p>
    <w:p w14:paraId="23BDEF8B" w14:textId="52A76FC3" w:rsidR="00B22197" w:rsidRPr="00F37FED" w:rsidRDefault="00FD74F4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</w:pPr>
      <w:r w:rsidRPr="00F37FED">
        <w:rPr>
          <w:rStyle w:val="SubtleEmphasis"/>
          <w:rFonts w:ascii="Book Antiqua" w:hAnsi="Book Antiqua"/>
          <w:b/>
          <w:i w:val="0"/>
          <w:color w:val="000000" w:themeColor="text1"/>
          <w:sz w:val="24"/>
          <w:szCs w:val="24"/>
          <w:lang w:val="en-US"/>
        </w:rPr>
        <w:t>Correspondence to</w:t>
      </w:r>
      <w:r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 xml:space="preserve">: </w:t>
      </w:r>
      <w:r w:rsidR="00693D59" w:rsidRPr="00F37FED">
        <w:rPr>
          <w:rStyle w:val="SubtleEmphasis"/>
          <w:rFonts w:ascii="Book Antiqua" w:hAnsi="Book Antiqua"/>
          <w:b/>
          <w:i w:val="0"/>
          <w:color w:val="000000" w:themeColor="text1"/>
          <w:sz w:val="24"/>
          <w:szCs w:val="24"/>
          <w:lang w:val="en-US"/>
        </w:rPr>
        <w:t xml:space="preserve">Hans </w:t>
      </w:r>
      <w:proofErr w:type="spellStart"/>
      <w:r w:rsidR="00693D59" w:rsidRPr="00F37FED">
        <w:rPr>
          <w:rStyle w:val="SubtleEmphasis"/>
          <w:rFonts w:ascii="Book Antiqua" w:hAnsi="Book Antiqua"/>
          <w:b/>
          <w:i w:val="0"/>
          <w:color w:val="000000" w:themeColor="text1"/>
          <w:sz w:val="24"/>
          <w:szCs w:val="24"/>
          <w:lang w:val="en-US"/>
        </w:rPr>
        <w:t>Prenen</w:t>
      </w:r>
      <w:proofErr w:type="spellEnd"/>
      <w:r w:rsidR="00FF7755" w:rsidRPr="00F37FED">
        <w:rPr>
          <w:rStyle w:val="SubtleEmphasis"/>
          <w:rFonts w:ascii="Book Antiqua" w:hAnsi="Book Antiqua"/>
          <w:b/>
          <w:i w:val="0"/>
          <w:color w:val="000000" w:themeColor="text1"/>
          <w:sz w:val="24"/>
          <w:szCs w:val="24"/>
          <w:lang w:val="en-US"/>
        </w:rPr>
        <w:t>, MD, Professor</w:t>
      </w:r>
      <w:r w:rsidR="00FF7755"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 xml:space="preserve"> of medicine, Department of </w:t>
      </w:r>
      <w:r w:rsidR="008562ED"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>G</w:t>
      </w:r>
      <w:r w:rsidR="00FF7755"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>astro-</w:t>
      </w:r>
      <w:proofErr w:type="spellStart"/>
      <w:r w:rsidR="00FF7755"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>enterology</w:t>
      </w:r>
      <w:proofErr w:type="spellEnd"/>
      <w:r w:rsidR="00FF7755"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 xml:space="preserve">, University Hospitals and Department of Oncology, Catholic University Leuven, </w:t>
      </w:r>
      <w:proofErr w:type="spellStart"/>
      <w:r w:rsidR="00FF7755"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>Herestraat</w:t>
      </w:r>
      <w:proofErr w:type="spellEnd"/>
      <w:r w:rsidR="00FF7755"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 xml:space="preserve"> 49, B-30</w:t>
      </w:r>
      <w:r w:rsidR="00693D59"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 xml:space="preserve">00 Leuven, Belgium. </w:t>
      </w:r>
      <w:r w:rsidR="00FF7755"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>hans.prenen@uzleuven.be</w:t>
      </w:r>
    </w:p>
    <w:p w14:paraId="13226103" w14:textId="38FD9B43" w:rsidR="00B302B3" w:rsidRPr="00F37FED" w:rsidRDefault="00B302B3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F37FED">
        <w:rPr>
          <w:rFonts w:ascii="Book Antiqua" w:hAnsi="Book Antiqua"/>
          <w:b/>
          <w:sz w:val="24"/>
          <w:szCs w:val="24"/>
          <w:lang w:val="en-US"/>
        </w:rPr>
        <w:t xml:space="preserve">Telephone: </w:t>
      </w:r>
      <w:r w:rsidR="0093434F" w:rsidRPr="00F37FED">
        <w:rPr>
          <w:rFonts w:ascii="Book Antiqua" w:hAnsi="Book Antiqua"/>
          <w:sz w:val="24"/>
          <w:szCs w:val="24"/>
          <w:lang w:val="en-US"/>
        </w:rPr>
        <w:t>+32</w:t>
      </w:r>
      <w:r w:rsidR="008562ED" w:rsidRPr="00F37FED">
        <w:rPr>
          <w:rFonts w:ascii="Book Antiqua" w:hAnsi="Book Antiqua"/>
          <w:sz w:val="24"/>
          <w:szCs w:val="24"/>
          <w:lang w:val="en-US" w:eastAsia="zh-CN"/>
        </w:rPr>
        <w:t>-</w:t>
      </w:r>
      <w:r w:rsidR="0093434F" w:rsidRPr="00F37FED">
        <w:rPr>
          <w:rFonts w:ascii="Book Antiqua" w:hAnsi="Book Antiqua"/>
          <w:sz w:val="24"/>
          <w:szCs w:val="24"/>
          <w:lang w:val="en-US"/>
        </w:rPr>
        <w:t>16</w:t>
      </w:r>
      <w:r w:rsidR="008562ED" w:rsidRPr="00F37FED">
        <w:rPr>
          <w:rFonts w:ascii="Book Antiqua" w:hAnsi="Book Antiqua"/>
          <w:sz w:val="24"/>
          <w:szCs w:val="24"/>
          <w:lang w:val="en-US" w:eastAsia="zh-CN"/>
        </w:rPr>
        <w:t>-</w:t>
      </w:r>
      <w:r w:rsidR="0093434F" w:rsidRPr="00F37FED">
        <w:rPr>
          <w:rFonts w:ascii="Book Antiqua" w:hAnsi="Book Antiqua"/>
          <w:sz w:val="24"/>
          <w:szCs w:val="24"/>
          <w:lang w:val="en-US"/>
        </w:rPr>
        <w:t>340238</w:t>
      </w:r>
    </w:p>
    <w:p w14:paraId="28F06571" w14:textId="0DDD65E6" w:rsidR="00B302B3" w:rsidRPr="00F37FED" w:rsidRDefault="00B302B3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F37FED">
        <w:rPr>
          <w:rFonts w:ascii="Book Antiqua" w:hAnsi="Book Antiqua"/>
          <w:b/>
          <w:sz w:val="24"/>
          <w:szCs w:val="24"/>
          <w:lang w:val="en-US"/>
        </w:rPr>
        <w:t>Fax:</w:t>
      </w:r>
      <w:r w:rsidR="0093434F" w:rsidRPr="00F37FED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="0093434F" w:rsidRPr="00F37FED">
        <w:rPr>
          <w:rFonts w:ascii="Book Antiqua" w:hAnsi="Book Antiqua"/>
          <w:sz w:val="24"/>
          <w:szCs w:val="24"/>
          <w:lang w:val="en-US"/>
        </w:rPr>
        <w:t>+32</w:t>
      </w:r>
      <w:r w:rsidR="008562ED" w:rsidRPr="00F37FED">
        <w:rPr>
          <w:rFonts w:ascii="Book Antiqua" w:hAnsi="Book Antiqua"/>
          <w:sz w:val="24"/>
          <w:szCs w:val="24"/>
          <w:lang w:val="en-US" w:eastAsia="zh-CN"/>
        </w:rPr>
        <w:t>-</w:t>
      </w:r>
      <w:r w:rsidR="0093434F" w:rsidRPr="00F37FED">
        <w:rPr>
          <w:rFonts w:ascii="Book Antiqua" w:hAnsi="Book Antiqua"/>
          <w:sz w:val="24"/>
          <w:szCs w:val="24"/>
          <w:lang w:val="en-US"/>
        </w:rPr>
        <w:t>16</w:t>
      </w:r>
      <w:r w:rsidR="008562ED" w:rsidRPr="00F37FED">
        <w:rPr>
          <w:rFonts w:ascii="Book Antiqua" w:hAnsi="Book Antiqua"/>
          <w:sz w:val="24"/>
          <w:szCs w:val="24"/>
          <w:lang w:val="en-US" w:eastAsia="zh-CN"/>
        </w:rPr>
        <w:t>-</w:t>
      </w:r>
      <w:r w:rsidR="0093434F" w:rsidRPr="00F37FED">
        <w:rPr>
          <w:rFonts w:ascii="Book Antiqua" w:hAnsi="Book Antiqua"/>
          <w:sz w:val="24"/>
          <w:szCs w:val="24"/>
          <w:lang w:val="en-US"/>
        </w:rPr>
        <w:t>344419</w:t>
      </w:r>
    </w:p>
    <w:p w14:paraId="1E52728C" w14:textId="77777777" w:rsidR="00B302B3" w:rsidRPr="00F37FED" w:rsidRDefault="00B302B3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val="en-US" w:eastAsia="zh-CN"/>
        </w:rPr>
      </w:pPr>
    </w:p>
    <w:p w14:paraId="7D70FA8E" w14:textId="100EDB67" w:rsidR="008562ED" w:rsidRPr="00F37FED" w:rsidRDefault="008562E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bookmarkStart w:id="4" w:name="OLE_LINK5"/>
      <w:bookmarkStart w:id="5" w:name="OLE_LINK6"/>
      <w:r w:rsidRPr="00F37FED">
        <w:rPr>
          <w:rFonts w:ascii="Book Antiqua" w:hAnsi="Book Antiqua"/>
          <w:b/>
          <w:sz w:val="24"/>
          <w:szCs w:val="24"/>
        </w:rPr>
        <w:lastRenderedPageBreak/>
        <w:t>Received:</w:t>
      </w:r>
      <w:r w:rsidR="00C55695" w:rsidRPr="00F37FED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C55695" w:rsidRPr="00F37FED">
        <w:rPr>
          <w:rFonts w:ascii="Book Antiqua" w:hAnsi="Book Antiqua"/>
          <w:sz w:val="24"/>
          <w:szCs w:val="24"/>
          <w:lang w:eastAsia="zh-CN"/>
        </w:rPr>
        <w:t>March 21, 2015</w:t>
      </w:r>
      <w:r w:rsidRPr="00F37FED">
        <w:rPr>
          <w:rFonts w:ascii="Book Antiqua" w:hAnsi="Book Antiqua"/>
          <w:sz w:val="24"/>
          <w:szCs w:val="24"/>
        </w:rPr>
        <w:t xml:space="preserve"> </w:t>
      </w:r>
    </w:p>
    <w:p w14:paraId="72491AE9" w14:textId="2503A72E" w:rsidR="008562ED" w:rsidRPr="00F37FED" w:rsidRDefault="008562E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37FED">
        <w:rPr>
          <w:rFonts w:ascii="Book Antiqua" w:hAnsi="Book Antiqua"/>
          <w:b/>
          <w:sz w:val="24"/>
          <w:szCs w:val="24"/>
        </w:rPr>
        <w:t>Peer-review started:</w:t>
      </w:r>
      <w:r w:rsidR="00C55695" w:rsidRPr="00F37FED">
        <w:rPr>
          <w:rFonts w:ascii="Book Antiqua" w:hAnsi="Book Antiqua"/>
          <w:sz w:val="24"/>
          <w:szCs w:val="24"/>
          <w:lang w:eastAsia="zh-CN"/>
        </w:rPr>
        <w:t xml:space="preserve"> March 22, 2015</w:t>
      </w:r>
      <w:r w:rsidR="00C55695" w:rsidRPr="00F37FED">
        <w:rPr>
          <w:rFonts w:ascii="Book Antiqua" w:hAnsi="Book Antiqua"/>
          <w:sz w:val="24"/>
          <w:szCs w:val="24"/>
        </w:rPr>
        <w:t xml:space="preserve"> </w:t>
      </w:r>
    </w:p>
    <w:p w14:paraId="799A4A1D" w14:textId="23B53557" w:rsidR="008562ED" w:rsidRPr="00F37FED" w:rsidRDefault="008562E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F37FED">
        <w:rPr>
          <w:rFonts w:ascii="Book Antiqua" w:hAnsi="Book Antiqua"/>
          <w:b/>
          <w:sz w:val="24"/>
          <w:szCs w:val="24"/>
        </w:rPr>
        <w:t>First decision:</w:t>
      </w:r>
      <w:r w:rsidR="00C55695" w:rsidRPr="00F37FED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C55695" w:rsidRPr="00F37FED">
        <w:rPr>
          <w:rFonts w:ascii="Book Antiqua" w:hAnsi="Book Antiqua"/>
          <w:sz w:val="24"/>
          <w:szCs w:val="24"/>
          <w:lang w:eastAsia="zh-CN"/>
        </w:rPr>
        <w:t>July 1, 2015</w:t>
      </w:r>
    </w:p>
    <w:p w14:paraId="2F1A22E9" w14:textId="1831625C" w:rsidR="008562ED" w:rsidRPr="00F37FED" w:rsidRDefault="008562E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37FED">
        <w:rPr>
          <w:rFonts w:ascii="Book Antiqua" w:hAnsi="Book Antiqua"/>
          <w:b/>
          <w:sz w:val="24"/>
          <w:szCs w:val="24"/>
        </w:rPr>
        <w:t>Revised:</w:t>
      </w:r>
      <w:r w:rsidR="00C55695" w:rsidRPr="00F37FED">
        <w:rPr>
          <w:rFonts w:ascii="Book Antiqua" w:hAnsi="Book Antiqua"/>
          <w:sz w:val="24"/>
          <w:szCs w:val="24"/>
          <w:lang w:eastAsia="zh-CN"/>
        </w:rPr>
        <w:t xml:space="preserve"> July 6, 2015</w:t>
      </w:r>
      <w:r w:rsidR="00F37FED" w:rsidRPr="00F37FED">
        <w:rPr>
          <w:rFonts w:ascii="Book Antiqua" w:hAnsi="Book Antiqua"/>
          <w:b/>
          <w:sz w:val="24"/>
          <w:szCs w:val="24"/>
        </w:rPr>
        <w:t xml:space="preserve"> </w:t>
      </w:r>
    </w:p>
    <w:p w14:paraId="18BA1F89" w14:textId="64256B10" w:rsidR="008562ED" w:rsidRPr="00A94A7A" w:rsidRDefault="008562ED" w:rsidP="00A94A7A">
      <w:pPr>
        <w:rPr>
          <w:rFonts w:ascii="Book Antiqua" w:hAnsi="Book Antiqua" w:cs="宋体"/>
          <w:sz w:val="24"/>
        </w:rPr>
      </w:pPr>
      <w:r w:rsidRPr="00F37FED">
        <w:rPr>
          <w:rFonts w:ascii="Book Antiqua" w:hAnsi="Book Antiqua"/>
          <w:b/>
          <w:sz w:val="24"/>
          <w:szCs w:val="24"/>
        </w:rPr>
        <w:t>Accepted:</w:t>
      </w:r>
      <w:r w:rsidR="00A94A7A" w:rsidRPr="00A94A7A">
        <w:rPr>
          <w:rFonts w:ascii="Book Antiqua" w:hAnsi="Book Antiqua" w:cs="宋体"/>
          <w:sz w:val="24"/>
        </w:rPr>
        <w:t xml:space="preserve"> </w:t>
      </w:r>
      <w:r w:rsidR="00A94A7A">
        <w:rPr>
          <w:rFonts w:ascii="Book Antiqua" w:hAnsi="Book Antiqua" w:cs="宋体"/>
          <w:sz w:val="24"/>
        </w:rPr>
        <w:t>July 29</w:t>
      </w:r>
      <w:r w:rsidR="00A94A7A" w:rsidRPr="00AF30D4">
        <w:rPr>
          <w:rFonts w:ascii="Book Antiqua" w:hAnsi="Book Antiqua" w:cs="宋体"/>
          <w:sz w:val="24"/>
        </w:rPr>
        <w:t>, 2015</w:t>
      </w:r>
      <w:r w:rsidR="00F37FED" w:rsidRPr="00F37FED">
        <w:rPr>
          <w:rFonts w:ascii="Book Antiqua" w:hAnsi="Book Antiqua"/>
          <w:b/>
          <w:sz w:val="24"/>
          <w:szCs w:val="24"/>
        </w:rPr>
        <w:t xml:space="preserve"> </w:t>
      </w:r>
    </w:p>
    <w:p w14:paraId="37588AE9" w14:textId="48335FE3" w:rsidR="008562ED" w:rsidRPr="00F37FED" w:rsidRDefault="008562E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37FED">
        <w:rPr>
          <w:rFonts w:ascii="Book Antiqua" w:hAnsi="Book Antiqua"/>
          <w:b/>
          <w:sz w:val="24"/>
          <w:szCs w:val="24"/>
        </w:rPr>
        <w:t>Article in press:</w:t>
      </w:r>
      <w:r w:rsidR="00F37FED" w:rsidRPr="00F37FED">
        <w:rPr>
          <w:rFonts w:ascii="Book Antiqua" w:hAnsi="Book Antiqua"/>
          <w:sz w:val="24"/>
          <w:szCs w:val="24"/>
        </w:rPr>
        <w:t xml:space="preserve"> </w:t>
      </w:r>
    </w:p>
    <w:p w14:paraId="5AD5D2B4" w14:textId="77777777" w:rsidR="008562ED" w:rsidRPr="00F37FED" w:rsidRDefault="008562E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F37FED">
        <w:rPr>
          <w:rFonts w:ascii="Book Antiqua" w:hAnsi="Book Antiqua"/>
          <w:b/>
          <w:sz w:val="24"/>
          <w:szCs w:val="24"/>
        </w:rPr>
        <w:t xml:space="preserve">Published online: </w:t>
      </w:r>
    </w:p>
    <w:bookmarkEnd w:id="4"/>
    <w:bookmarkEnd w:id="5"/>
    <w:p w14:paraId="7FA5A37D" w14:textId="77777777" w:rsidR="00B22197" w:rsidRPr="00F37FED" w:rsidRDefault="00B22197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ajorEastAsia" w:hAnsi="Book Antiqua" w:cstheme="majorBidi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br w:type="page"/>
      </w:r>
    </w:p>
    <w:p w14:paraId="107DEE0C" w14:textId="77777777" w:rsidR="00B22197" w:rsidRPr="00F37FED" w:rsidRDefault="00B22197" w:rsidP="00474B46">
      <w:pPr>
        <w:pStyle w:val="Heading2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lastRenderedPageBreak/>
        <w:t>Abstract</w:t>
      </w:r>
    </w:p>
    <w:p w14:paraId="5D50AE10" w14:textId="453F6E80" w:rsidR="00513597" w:rsidRPr="00F37FED" w:rsidRDefault="007652EE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In patients with metastatic colorectal cancer, the liver is </w:t>
      </w:r>
      <w:r w:rsidR="008B4D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he most common site of metasta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ic disease.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n patients with liver-dominant disease, consideration needs to be given to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locoregional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reatments such as hepatic arterial infusion chemotherapy,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ransarterial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hemoembolisation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and selective internal radiation therapy because hepatic metastases are a major cause of liver failure especially in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hemorefractory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disease.</w:t>
      </w:r>
      <w:r w:rsidR="00D86B24" w:rsidRPr="00F37FED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 xml:space="preserve">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In this review we provide insights on the published literature for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locoregional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reatment of liver metastases in metastatic colorectal cancer.</w:t>
      </w:r>
    </w:p>
    <w:p w14:paraId="579A99EB" w14:textId="77777777" w:rsidR="00024271" w:rsidRPr="00F37FED" w:rsidRDefault="00024271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val="en-US"/>
        </w:rPr>
      </w:pPr>
    </w:p>
    <w:p w14:paraId="7B8384D2" w14:textId="44329AE9" w:rsidR="00FD74F4" w:rsidRPr="00F37FED" w:rsidRDefault="00FD74F4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>Key words</w:t>
      </w:r>
      <w:r w:rsidR="00024271" w:rsidRPr="00F37FED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>:</w:t>
      </w:r>
      <w:r w:rsidR="00D86B24" w:rsidRPr="00F37FED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 xml:space="preserve"> </w:t>
      </w:r>
      <w:r w:rsidR="008372C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olorectal cancer</w:t>
      </w:r>
      <w:r w:rsidR="00C55695" w:rsidRPr="00F37FED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;</w:t>
      </w:r>
      <w:r w:rsidR="008372C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C5569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L</w:t>
      </w:r>
      <w:r w:rsidR="008372C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ver</w:t>
      </w:r>
      <w:r w:rsidR="00EC3EDA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8372C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etastases</w:t>
      </w:r>
      <w:r w:rsidR="00C55695" w:rsidRPr="00F37FED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;</w:t>
      </w:r>
      <w:r w:rsidR="008372C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="00C5569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</w:t>
      </w:r>
      <w:r w:rsidR="008372C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ntrahepatic</w:t>
      </w:r>
      <w:proofErr w:type="gramEnd"/>
      <w:r w:rsidR="008372C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reatment</w:t>
      </w:r>
      <w:r w:rsidR="00C55695" w:rsidRPr="00F37FED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 xml:space="preserve">; </w:t>
      </w:r>
      <w:r w:rsidR="00C5569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</w:t>
      </w:r>
      <w:r w:rsidR="00562D4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hemoembolization</w:t>
      </w:r>
      <w:r w:rsidR="00C55695" w:rsidRPr="00F37FED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 xml:space="preserve">; </w:t>
      </w:r>
      <w:proofErr w:type="spellStart"/>
      <w:r w:rsidR="00C5569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R</w:t>
      </w:r>
      <w:r w:rsidR="00562D4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dioembolisation</w:t>
      </w:r>
      <w:proofErr w:type="spellEnd"/>
    </w:p>
    <w:p w14:paraId="7F8B6D3D" w14:textId="77777777" w:rsidR="00FD74F4" w:rsidRPr="00F37FED" w:rsidRDefault="00FD74F4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 w:eastAsia="zh-CN"/>
        </w:rPr>
      </w:pPr>
    </w:p>
    <w:p w14:paraId="5AD15E3C" w14:textId="77777777" w:rsidR="00C55695" w:rsidRPr="00F37FED" w:rsidRDefault="00C55695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F37FED">
        <w:rPr>
          <w:rFonts w:ascii="Book Antiqua" w:hAnsi="Book Antiqua"/>
          <w:b/>
          <w:sz w:val="24"/>
          <w:szCs w:val="24"/>
        </w:rPr>
        <w:t xml:space="preserve">© </w:t>
      </w:r>
      <w:r w:rsidRPr="00F37FED">
        <w:rPr>
          <w:rFonts w:ascii="Book Antiqua" w:hAnsi="Book Antiqua" w:cs="Arial"/>
          <w:b/>
          <w:sz w:val="24"/>
          <w:szCs w:val="24"/>
        </w:rPr>
        <w:t>The Author(s) 2015.</w:t>
      </w:r>
      <w:r w:rsidRPr="00F37FED">
        <w:rPr>
          <w:rFonts w:ascii="Book Antiqua" w:hAnsi="Book Antiqua" w:cs="Arial"/>
          <w:sz w:val="24"/>
          <w:szCs w:val="24"/>
        </w:rPr>
        <w:t xml:space="preserve"> Published by Baishideng Publishing Group Inc. All rights reserved.</w:t>
      </w:r>
    </w:p>
    <w:p w14:paraId="646DB163" w14:textId="77777777" w:rsidR="00C55695" w:rsidRPr="00F37FED" w:rsidRDefault="00C55695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 w:eastAsia="zh-CN"/>
        </w:rPr>
      </w:pPr>
    </w:p>
    <w:p w14:paraId="79650462" w14:textId="2ACBCF84" w:rsidR="009A46DF" w:rsidRPr="00F37FED" w:rsidRDefault="00D86B24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 w:eastAsia="zh-CN"/>
        </w:rPr>
      </w:pPr>
      <w:r w:rsidRPr="00F37FED">
        <w:rPr>
          <w:rFonts w:ascii="Book Antiqua" w:hAnsi="Book Antiqua"/>
          <w:b/>
          <w:color w:val="000000" w:themeColor="text1"/>
          <w:sz w:val="24"/>
          <w:szCs w:val="24"/>
          <w:lang w:val="en-US" w:eastAsia="zh-CN"/>
        </w:rPr>
        <w:t xml:space="preserve">Core tip: </w:t>
      </w:r>
      <w:r w:rsidR="009A46D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hanks to the increased chemotherapeutic options in patients with metastatic colorectal cancer (</w:t>
      </w:r>
      <w:proofErr w:type="spellStart"/>
      <w:r w:rsidR="009A46D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CRC</w:t>
      </w:r>
      <w:proofErr w:type="spellEnd"/>
      <w:r w:rsidR="009A46D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), the overall survival has significantly improved the last decade. Liver failure is </w:t>
      </w:r>
      <w:r w:rsidR="00C01A3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 </w:t>
      </w:r>
      <w:r w:rsidR="009A46D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ommon cause of de</w:t>
      </w:r>
      <w:r w:rsidR="00C01A3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th in </w:t>
      </w:r>
      <w:proofErr w:type="spellStart"/>
      <w:r w:rsidR="00C01A3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CRC</w:t>
      </w:r>
      <w:proofErr w:type="spellEnd"/>
      <w:r w:rsidR="00C01A3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with liver</w:t>
      </w:r>
      <w:r w:rsidR="002B1ED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C01A3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etastase</w:t>
      </w:r>
      <w:r w:rsidR="009A46D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s. Therefore in these patients </w:t>
      </w:r>
      <w:proofErr w:type="spellStart"/>
      <w:r w:rsidR="009A46D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locoregional</w:t>
      </w:r>
      <w:proofErr w:type="spellEnd"/>
      <w:r w:rsidR="009A46D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reatment is a valuable treatment option in order to increase survival. In this review we provide insights on the published literature.</w:t>
      </w:r>
    </w:p>
    <w:p w14:paraId="131A413F" w14:textId="77777777" w:rsidR="00C55695" w:rsidRPr="00F37FED" w:rsidRDefault="00C55695" w:rsidP="00474B46">
      <w:pPr>
        <w:pStyle w:val="Title"/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contextualSpacing w:val="0"/>
        <w:jc w:val="both"/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 w:eastAsia="zh-CN"/>
        </w:rPr>
      </w:pPr>
    </w:p>
    <w:p w14:paraId="7145B7EB" w14:textId="65D8E6DD" w:rsidR="00C55695" w:rsidRPr="00F37FED" w:rsidRDefault="00C55695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 w:eastAsia="zh-CN"/>
        </w:rPr>
      </w:pPr>
      <w:r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>Groote</w:t>
      </w:r>
      <w:r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 w:eastAsia="zh-CN"/>
        </w:rPr>
        <w:t xml:space="preserve"> K</w:t>
      </w:r>
      <w:r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>,</w:t>
      </w:r>
      <w:r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 w:eastAsia="zh-CN"/>
        </w:rPr>
        <w:t xml:space="preserve"> </w:t>
      </w:r>
      <w:proofErr w:type="spellStart"/>
      <w:r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/>
        </w:rPr>
        <w:t>Prenen</w:t>
      </w:r>
      <w:proofErr w:type="spellEnd"/>
      <w:r w:rsidRPr="00F37FED"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 w:eastAsia="zh-CN"/>
        </w:rPr>
        <w:t xml:space="preserve"> H.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ntrahepatic therapy for liver-dominant metastatic colorectal cancer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 xml:space="preserve">. </w:t>
      </w:r>
      <w:r w:rsidRPr="00F37FED">
        <w:rPr>
          <w:rFonts w:ascii="Book Antiqua" w:hAnsi="Book Antiqua"/>
          <w:i/>
          <w:iCs/>
          <w:sz w:val="24"/>
          <w:szCs w:val="24"/>
        </w:rPr>
        <w:t>World J Gastrointest Oncol</w:t>
      </w:r>
      <w:r w:rsidRPr="00F37FED">
        <w:rPr>
          <w:rFonts w:ascii="Book Antiqua" w:hAnsi="Book Antiqua"/>
          <w:i/>
          <w:iCs/>
          <w:sz w:val="24"/>
          <w:szCs w:val="24"/>
          <w:lang w:eastAsia="zh-CN"/>
        </w:rPr>
        <w:t xml:space="preserve"> </w:t>
      </w:r>
      <w:r w:rsidRPr="00F37FED">
        <w:rPr>
          <w:rFonts w:ascii="Book Antiqua" w:hAnsi="Book Antiqua"/>
          <w:iCs/>
          <w:sz w:val="24"/>
          <w:szCs w:val="24"/>
          <w:lang w:eastAsia="zh-CN"/>
        </w:rPr>
        <w:t>2015; In press</w:t>
      </w:r>
    </w:p>
    <w:p w14:paraId="6599AB2B" w14:textId="7D451A39" w:rsidR="00C55695" w:rsidRPr="00F37FED" w:rsidRDefault="00C55695" w:rsidP="00474B46">
      <w:pPr>
        <w:pStyle w:val="Title"/>
        <w:widowControl w:val="0"/>
        <w:kinsoku w:val="0"/>
        <w:overflowPunct w:val="0"/>
        <w:autoSpaceDE w:val="0"/>
        <w:autoSpaceDN w:val="0"/>
        <w:adjustRightInd w:val="0"/>
        <w:snapToGrid w:val="0"/>
        <w:spacing w:line="360" w:lineRule="auto"/>
        <w:contextualSpacing w:val="0"/>
        <w:jc w:val="both"/>
        <w:rPr>
          <w:rStyle w:val="SubtleEmphasis"/>
          <w:rFonts w:ascii="Book Antiqua" w:hAnsi="Book Antiqua"/>
          <w:i w:val="0"/>
          <w:color w:val="000000" w:themeColor="text1"/>
          <w:sz w:val="24"/>
          <w:szCs w:val="24"/>
          <w:lang w:val="en-US" w:eastAsia="zh-CN"/>
        </w:rPr>
      </w:pPr>
    </w:p>
    <w:p w14:paraId="25FBBEE6" w14:textId="77777777" w:rsidR="00C55695" w:rsidRPr="00F37FED" w:rsidRDefault="00C55695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val="en-US" w:eastAsia="zh-CN"/>
        </w:rPr>
      </w:pPr>
    </w:p>
    <w:p w14:paraId="2BADD5F7" w14:textId="67E4CEA5" w:rsidR="00B22197" w:rsidRPr="00F37FED" w:rsidRDefault="00B22197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br w:type="page"/>
      </w:r>
    </w:p>
    <w:p w14:paraId="0C8C397B" w14:textId="4180943A" w:rsidR="00B70A0B" w:rsidRPr="00F37FED" w:rsidRDefault="00D86B24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ajorEastAsia" w:hAnsi="Book Antiqua" w:cstheme="majorBidi"/>
          <w:b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lastRenderedPageBreak/>
        <w:t>INTRODUCTION</w:t>
      </w:r>
    </w:p>
    <w:p w14:paraId="7A85DFEC" w14:textId="75F27262" w:rsidR="00250674" w:rsidRPr="00F37FED" w:rsidRDefault="008916B8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lthough the incidence and the mortality of colorectal cancer</w:t>
      </w:r>
      <w:r w:rsidR="00B2219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(CRC) have decreased over the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years</w:t>
      </w:r>
      <w:r w:rsidR="00EB26C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n some countries, it still remains one of the</w:t>
      </w:r>
      <w:r w:rsidR="0058297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most prevalent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nd the </w:t>
      </w:r>
      <w:r w:rsidR="00EB26C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hird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leading cause of cancer death worldwide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/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&lt;EndNote&gt;&lt;Cite&gt;&lt;Author&gt;Ferlay&lt;/Author&gt;&lt;Year&gt;2013&lt;/Year&gt;&lt;RecNum&gt;372&lt;/RecNum&gt;&lt;DisplayText&gt;&lt;style face="superscript"&gt;[1]&lt;/style&gt;&lt;/DisplayText&gt;&lt;record&gt;&lt;rec-number&gt;372&lt;/rec-number&gt;&lt;foreign-keys&gt;&lt;key app="EN" db-id="eps0fdaerxpd9reddtmx2eem22s0tzr20sz9" timestamp="1393152071"&gt;372&lt;/key&gt;&lt;/foreign-keys&gt;&lt;ref-type name="Journal Article"&gt;17&lt;/ref-type&gt;&lt;contributors&gt;&lt;authors&gt;&lt;author&gt;Ferlay, J&lt;/author&gt;&lt;author&gt;Soerjomataram, I &lt;/author&gt;&lt;author&gt;Ervik, M &lt;/author&gt;&lt;author&gt;Dikshit, R&lt;/author&gt;&lt;author&gt;Eser, S &lt;/author&gt;&lt;author&gt;Mathers, C &lt;/author&gt;&lt;author&gt;Rebelo, M &lt;/author&gt;&lt;author&gt;Parkin, DM&lt;/author&gt;&lt;author&gt;Forman, D&lt;/author&gt;&lt;author&gt; Bray, F&lt;/author&gt;&lt;author&gt;Lyon, France: International Agency for Research on Cancer &lt;/author&gt;&lt;/authors&gt;&lt;/contributors&gt;&lt;titles&gt;&lt;title&gt;GLOBOCAN 2012 v1.0, Cancer Incidence and Mortality Worldwide&lt;/title&gt;&lt;secondary-title&gt;IARC CancerBase No. 11&lt;/secondary-title&gt;&lt;/titles&gt;&lt;periodical&gt;&lt;full-title&gt;IARC CancerBase No. 11&lt;/full-title&gt;&lt;/periodical&gt;&lt;pages&gt;Accessed on 23/February/ 2014&lt;/pages&gt;&lt;volume&gt;Available from: http://globocan.iarc.fr&lt;/volume&gt;&lt;dates&gt;&lt;year&gt;2013&lt;/year&gt;&lt;/dates&gt;&lt;urls&gt;&lt;/urls&gt;&lt;/record&gt;&lt;/Cite&gt;&lt;/EndNote&gt;</w:instrTex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F37FED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1" w:tooltip="Ferlay, 2013 #372" w:history="1">
        <w:r w:rsidR="00F37FED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1</w:t>
        </w:r>
      </w:hyperlink>
      <w:r w:rsidR="00F37FED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EB26C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30474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711B69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Even with improved screening, the incidence of synchronous and </w:t>
      </w:r>
      <w:proofErr w:type="spellStart"/>
      <w:r w:rsidR="00711B69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etachronous</w:t>
      </w:r>
      <w:proofErr w:type="spellEnd"/>
      <w:r w:rsidR="00711B69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disease remains high. </w:t>
      </w:r>
      <w:r w:rsidR="0030474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pproximately half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of patients with CRC </w:t>
      </w:r>
      <w:r w:rsidR="0030474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will develop </w:t>
      </w:r>
      <w:r w:rsidR="00B7793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liver metastases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ZXBvcnJpZXI8L0F1dGhvcj48WWVhcj4yMDA2PC9ZZWFy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</w:fldData>
        </w:fldCha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MZXBvcnJpZXI8L0F1dGhvcj48WWVhcj4yMDA2PC9ZZWFy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</w:fldData>
        </w:fldCha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F37FED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2" w:tooltip="Leporrier, 2006 #1898" w:history="1">
        <w:r w:rsidR="00F37FED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2</w:t>
        </w:r>
      </w:hyperlink>
      <w:r w:rsidR="00F37FED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EB26C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 W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hen </w:t>
      </w:r>
      <w:proofErr w:type="spellStart"/>
      <w:r w:rsidR="0030474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CRC</w:t>
      </w:r>
      <w:proofErr w:type="spellEnd"/>
      <w:r w:rsidR="0030474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s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reated with a combination of chemotherapy (5-FU,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xaliplatin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,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rinotecan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) and targeted agents such as the anti-epidermal growth factor receptor (EGFR) and anti-vascular growth factor (VEGF) monoclonal antibodies, median overall </w:t>
      </w:r>
      <w:r w:rsidR="00026D2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urvival</w:t>
      </w:r>
      <w:r w:rsidR="0030474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</w:t>
      </w:r>
      <w:r w:rsidR="00026D2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now </w:t>
      </w:r>
      <w:r w:rsidR="0030474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extend beyond </w:t>
      </w:r>
      <w:r w:rsidR="009F23D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24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o</w:t>
      </w:r>
      <w:proofErr w:type="spellEnd"/>
      <w:r w:rsidR="0030474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n the clinical trial setting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IZWluZW1hbm48L0F1dGhvcj48WWVhcj4yMDE0PC9ZZWFy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</w:fldData>
        </w:fldCha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IZWluZW1hbm48L0F1dGhvcj48WWVhcj4yMDE0PC9ZZWFy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</w:fldData>
        </w:fldCha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F37FED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3" w:tooltip="Heinemann, 2014 #1897" w:history="1">
        <w:r w:rsidR="00F37FED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3</w:t>
        </w:r>
      </w:hyperlink>
      <w:r w:rsidR="00F37FED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4A4E1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H</w:t>
      </w:r>
      <w:r w:rsidR="00BF0A7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epatic metastases</w:t>
      </w:r>
      <w:r w:rsidR="004A4E1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BF0A7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</w:t>
      </w:r>
      <w:r w:rsidR="004A4E1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re</w:t>
      </w:r>
      <w:r w:rsidR="00BF0A7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8372C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 </w:t>
      </w:r>
      <w:r w:rsidR="00BF0A7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major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cause </w:t>
      </w:r>
      <w:r w:rsidR="008372C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of </w:t>
      </w:r>
      <w:r w:rsidR="004A4E1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liver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failure especially </w:t>
      </w:r>
      <w:r w:rsidR="00684C2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nce all chemotherapeutic and/or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surgical options</w:t>
      </w:r>
      <w:r w:rsidR="00684C2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have been exhausted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BF0A7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684C2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lthough</w:t>
      </w:r>
      <w:r w:rsidR="00B70A0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surgical resection </w:t>
      </w:r>
      <w:r w:rsidR="006620C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f liver metastases</w:t>
      </w:r>
      <w:r w:rsidR="00B7793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for curative intent</w:t>
      </w:r>
      <w:r w:rsidR="006620C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B70A0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s the tre</w:t>
      </w:r>
      <w:r w:rsidR="007902B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tment of choice</w:t>
      </w:r>
      <w:r w:rsidR="00684C2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, </w:t>
      </w:r>
      <w:r w:rsidR="00B70A0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most </w:t>
      </w:r>
      <w:r w:rsidR="0024412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patients present with </w:t>
      </w:r>
      <w:proofErr w:type="spellStart"/>
      <w:r w:rsidR="0024412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unresectable</w:t>
      </w:r>
      <w:proofErr w:type="spellEnd"/>
      <w:r w:rsidR="007902B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2F560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liver-predominant </w:t>
      </w:r>
      <w:r w:rsidR="007902B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etastatic CRC (</w:t>
      </w:r>
      <w:proofErr w:type="spellStart"/>
      <w:r w:rsidR="007902B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CRC</w:t>
      </w:r>
      <w:proofErr w:type="spellEnd"/>
      <w:r w:rsidR="007902B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)</w:t>
      </w:r>
      <w:r w:rsidR="00B70A0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 In these cases</w:t>
      </w:r>
      <w:r w:rsidR="00026D2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,</w:t>
      </w:r>
      <w:r w:rsidR="00B70A0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6620C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consideration </w:t>
      </w:r>
      <w:r w:rsidR="00684C2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needs to be </w:t>
      </w:r>
      <w:r w:rsidR="006620C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given to </w:t>
      </w:r>
      <w:r w:rsidR="00684C2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he </w:t>
      </w:r>
      <w:r w:rsidR="003316A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(often favorable) </w:t>
      </w:r>
      <w:r w:rsidR="00684C2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efficacy and safety of </w:t>
      </w:r>
      <w:proofErr w:type="spellStart"/>
      <w:r w:rsidR="00B70A0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locoregional</w:t>
      </w:r>
      <w:proofErr w:type="spellEnd"/>
      <w:r w:rsidR="00B70A0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reatment</w:t>
      </w:r>
      <w:r w:rsidR="006620C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</w:t>
      </w:r>
      <w:r w:rsidR="00B70A0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such as </w:t>
      </w:r>
      <w:r w:rsidR="006620C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hepatic </w:t>
      </w:r>
      <w:r w:rsidR="00B70A0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rterial</w:t>
      </w:r>
      <w:r w:rsidR="00BB307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nfusion</w:t>
      </w:r>
      <w:r w:rsidR="00B70A0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(</w:t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HAI</w:t>
      </w:r>
      <w:r w:rsidR="0047310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) </w:t>
      </w:r>
      <w:r w:rsidR="00B70A0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hem</w:t>
      </w:r>
      <w:r w:rsidR="000C4B6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otherapy, </w:t>
      </w:r>
      <w:proofErr w:type="spellStart"/>
      <w:r w:rsidR="000C4B6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ransarterial</w:t>
      </w:r>
      <w:proofErr w:type="spellEnd"/>
      <w:r w:rsidR="000C4B6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chemoembolization (TACE) and </w:t>
      </w:r>
      <w:r w:rsidR="000C4B68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selective internal radiation therapy (SIRT), </w:t>
      </w:r>
      <w:r w:rsidR="003316A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either alone or in combination with systemic chemotherapy</w:t>
      </w:r>
      <w:r w:rsidR="00B70A0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. </w:t>
      </w:r>
    </w:p>
    <w:p w14:paraId="7CEC626F" w14:textId="688D57C5" w:rsidR="008916B8" w:rsidRPr="00F37FED" w:rsidRDefault="00250674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n this review</w:t>
      </w:r>
      <w:r w:rsidR="006620C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,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we </w:t>
      </w:r>
      <w:r w:rsidR="00684C2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provide </w:t>
      </w:r>
      <w:r w:rsidR="004E3AA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further </w:t>
      </w:r>
      <w:r w:rsidR="00684C2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insights </w:t>
      </w:r>
      <w:r w:rsidR="004E3AA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n the</w:t>
      </w:r>
      <w:r w:rsidR="004307F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published</w:t>
      </w:r>
      <w:r w:rsidR="004E3AA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literature</w:t>
      </w:r>
      <w:r w:rsidR="00B7793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4307F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f</w:t>
      </w:r>
      <w:r w:rsidR="004E3AA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</w:t>
      </w:r>
      <w:r w:rsidR="004307F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r</w:t>
      </w:r>
      <w:r w:rsidR="004E3AA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B7793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he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locoregional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reatment of liver metastases in patients with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CRC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. </w:t>
      </w:r>
    </w:p>
    <w:p w14:paraId="263A1F69" w14:textId="77777777" w:rsidR="00E55BFB" w:rsidRPr="00F37FED" w:rsidRDefault="00E55BFB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</w:p>
    <w:p w14:paraId="0F90FF13" w14:textId="2808FE2A" w:rsidR="00250674" w:rsidRPr="00F37FED" w:rsidRDefault="00F37FED" w:rsidP="00474B46">
      <w:pPr>
        <w:pStyle w:val="Heading2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hAnsi="Book Antiqua"/>
          <w:b/>
          <w:i/>
          <w:iCs/>
          <w:color w:val="000000" w:themeColor="text1"/>
          <w:sz w:val="24"/>
          <w:szCs w:val="24"/>
          <w:lang w:val="en-US"/>
        </w:rPr>
      </w:pPr>
      <w:r w:rsidRPr="00F37FED">
        <w:rPr>
          <w:rStyle w:val="IntenseEmphasis"/>
          <w:rFonts w:ascii="Book Antiqua" w:hAnsi="Book Antiqua"/>
          <w:b/>
          <w:i w:val="0"/>
          <w:color w:val="000000" w:themeColor="text1"/>
          <w:sz w:val="24"/>
          <w:szCs w:val="24"/>
          <w:lang w:val="en-US"/>
        </w:rPr>
        <w:t>HEPATIC INTRA-ARTERIAL CHEMOTHERAPY</w:t>
      </w:r>
    </w:p>
    <w:p w14:paraId="16DC83E0" w14:textId="711B2185" w:rsidR="00BC4CE6" w:rsidRPr="00F37FED" w:rsidRDefault="004307F1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here is a compelling argument for </w:t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HAI</w:t>
      </w:r>
      <w:r w:rsidR="0047310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chemotherapy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in patients with liver-predominant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CRC</w:t>
      </w:r>
      <w:proofErr w:type="spellEnd"/>
      <w:r w:rsidR="004A06B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because </w:t>
      </w:r>
      <w:r w:rsidR="00B71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f the preferential perfusion</w:t>
      </w:r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B71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of liver metastases </w:t>
      </w:r>
      <w:r w:rsidR="00FA2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(compared with the normal parenchyma) </w:t>
      </w:r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by the hepatic arterial network whereas non tumor liver parenchyma is preferentially perfused by the portal vein</w:t>
      </w:r>
      <w:r w:rsidR="00026D2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711B69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In addition, </w:t>
      </w:r>
      <w:r w:rsidR="00026D2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local intra-arterial treatment</w:t>
      </w:r>
      <w:r w:rsidR="00711B69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circumvents</w:t>
      </w:r>
      <w:r w:rsidR="00FA2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he first-pass effects of the liver</w:t>
      </w:r>
      <w:r w:rsidR="00026D2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, </w:t>
      </w:r>
      <w:r w:rsidR="00711B69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exposing the liver metastases</w:t>
      </w:r>
      <w:r w:rsidR="004A06B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o</w:t>
      </w:r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high concentrations </w:t>
      </w:r>
      <w:r w:rsidR="00FA2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of </w:t>
      </w:r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hemotherap</w:t>
      </w:r>
      <w:r w:rsidR="00FA2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y </w:t>
      </w:r>
      <w:r w:rsidR="00B71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while at the same time </w:t>
      </w:r>
      <w:r w:rsidR="00FA2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reducing the incidence of</w:t>
      </w:r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FA2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unwanted </w:t>
      </w:r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ystemic side effects</w:t>
      </w:r>
      <w:r w:rsidR="00BC4CE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</w:p>
    <w:p w14:paraId="619914EF" w14:textId="77F8A716" w:rsidR="0029682D" w:rsidRPr="00F37FED" w:rsidRDefault="0029682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he f</w:t>
      </w:r>
      <w:r w:rsidR="004307F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emoral artery is the most common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access route. The catheter tip is</w:t>
      </w:r>
      <w:r w:rsidR="004307F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placed into the hepatic artery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at the junction of the gastro-duodenal artery</w:t>
      </w:r>
      <w:r w:rsidR="00CC720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o enable </w:t>
      </w:r>
      <w:proofErr w:type="spellStart"/>
      <w:r w:rsidR="00CC720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bilobar</w:t>
      </w:r>
      <w:proofErr w:type="spellEnd"/>
      <w:r w:rsidR="00CC720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hepatic infusion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 To avoid</w:t>
      </w:r>
      <w:r w:rsidR="00711B69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gastric or duodenal lesions, </w:t>
      </w:r>
      <w:r w:rsidR="004307F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selective distal embolization </w:t>
      </w:r>
      <w:r w:rsidR="004307F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lastRenderedPageBreak/>
        <w:t>is performed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of the side branches of the hepatic artery lead</w:t>
      </w:r>
      <w:r w:rsidR="004307F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ng to the adjacent organs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 Catheter displacement or occlusion remains the most frequen</w:t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ly reported complication of </w:t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HAI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chemotherapy use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HYW5lc2hhbjwvQXV0aG9yPjxZZWFyPjIwMDg8L1llYXI+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</w:fldData>
        </w:fldCha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HYW5lc2hhbjwvQXV0aG9yPjxZZWFyPjIwMDg8L1llYXI+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</w:fldData>
        </w:fldCha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F37FED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4" w:tooltip="Ganeshan, 2008 #1899" w:history="1">
        <w:r w:rsidR="00F37FED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4</w:t>
        </w:r>
      </w:hyperlink>
      <w:r w:rsidR="00F37FED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</w:p>
    <w:p w14:paraId="686F510E" w14:textId="3FAACF06" w:rsidR="00FF4A91" w:rsidRPr="00F37FED" w:rsidRDefault="00FF4A91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n the United S</w:t>
      </w:r>
      <w:r w:rsidR="00711B69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ates</w:t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,</w:t>
      </w:r>
      <w:r w:rsidR="00711B69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711B69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fluorodeoxyuridine</w:t>
      </w:r>
      <w:proofErr w:type="spellEnd"/>
      <w:r w:rsidR="00711B69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(FUDR)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,</w:t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a 5-FU derivative,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s the most commonly used chemotherapy age</w:t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nt in patients treated with </w:t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HAI</w:t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chemotherapy</w:t>
      </w:r>
      <w:r w:rsidR="00796E4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DB7A9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FUDR</w:t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has the advantage of being rapidly metabolized, with a 94%-99% extraction rate within the liver via first-pass metabolism, so enabling</w:t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high intrahepatic </w:t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concentrations when given by HAI, </w:t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but the downside of this </w:t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HAI chemo</w:t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herapy is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hepato</w:t>
      </w:r>
      <w:proofErr w:type="spellEnd"/>
      <w:r w:rsidR="002250F9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-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biliary toxicity which may lead to biliary sclerosis. </w:t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However, when combined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with dexamethasone</w:t>
      </w:r>
      <w:r w:rsidR="00796E4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(</w:t>
      </w:r>
      <w:proofErr w:type="spellStart"/>
      <w:r w:rsidR="00796E4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Dex</w:t>
      </w:r>
      <w:proofErr w:type="spellEnd"/>
      <w:r w:rsidR="00796E4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)</w:t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, the toxicity of </w:t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HAI </w:t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FUDR toxicity is reduced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LZW1lbnk8L0F1dGhvcj48WWVhcj4xOTkyPC9ZZWFyPjxS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</w:fldData>
        </w:fldCha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LZW1lbnk8L0F1dGhvcj48WWVhcj4xOTkyPC9ZZWFyPjxS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</w:fldData>
        </w:fldCha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F37FED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5" w:tooltip="Kemeny, 1992 #1900" w:history="1">
        <w:r w:rsidR="00F37FED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5</w:t>
        </w:r>
      </w:hyperlink>
      <w:r w:rsidR="00F37FED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n Europe, 5-FU is more frequently used</w:t>
      </w:r>
      <w:r w:rsidR="002250F9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which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has only a 50% extraction rate in the liver, but systemic blood concentrations of 5-FU are higher than FUDR, making it </w:t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ore effective against extra-hepatic (micro)metastases. 5</w:t>
      </w:r>
      <w:r w:rsidR="001B4C1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-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FU is also less hepatotoxic compar</w:t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ed with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FUDR.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xaliplatin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and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rinotecan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, the other chemotherapeutic agents active in CRC are also now more commonly used for </w:t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HAI</w:t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;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although the available data are scant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EdWNyZXV4PC9BdXRob3I+PFllYXI+MjAwNTwvWWVhcj48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=
</w:fldData>
        </w:fldCha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EdWNyZXV4PC9BdXRob3I+PFllYXI+MjAwNTwvWWVhcj48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=
</w:fldData>
        </w:fldCha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F37FED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6" w:tooltip="Ducreux, 2005 #1901" w:history="1">
        <w:r w:rsidR="00F37FED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6-8</w:t>
        </w:r>
      </w:hyperlink>
      <w:r w:rsidR="00F37FED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2250F9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</w:p>
    <w:p w14:paraId="7C2B534E" w14:textId="2A4DE491" w:rsidR="0029682D" w:rsidRPr="00F37FED" w:rsidRDefault="0029682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lthough its rationale </w:t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is appealing, the benefit of </w:t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HAI</w:t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chemotherapy</w:t>
      </w:r>
      <w:r w:rsidR="00CC720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s unclear because of the lack </w:t>
      </w:r>
      <w:r w:rsidR="00C13DE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of large randomized trials. </w:t>
      </w:r>
      <w:r w:rsidR="00230B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hemotherapy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can be used either as neo-adjuvant therapy for isola</w:t>
      </w:r>
      <w:r w:rsidR="00EA0B7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ed, potentially </w:t>
      </w:r>
      <w:proofErr w:type="spellStart"/>
      <w:r w:rsidR="00EA0B7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resectable</w:t>
      </w:r>
      <w:proofErr w:type="spellEnd"/>
      <w:r w:rsidR="00EA0B7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CRC liver metastases</w:t>
      </w:r>
      <w:r w:rsidR="00DC7DC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or as adjuvant therapy after complete resection </w:t>
      </w:r>
      <w:r w:rsidR="00EA0B7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n patients at high-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risk of recurrence.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CC720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n the n</w:t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eo-adjuvant setting, the aim of chemotherapy</w:t>
      </w:r>
      <w:r w:rsidR="00CC720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s</w:t>
      </w:r>
      <w:r w:rsidR="00DC7DC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o render </w:t>
      </w:r>
      <w:proofErr w:type="spellStart"/>
      <w:r w:rsidR="00DC7DC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unresectable</w:t>
      </w:r>
      <w:proofErr w:type="spellEnd"/>
      <w:r w:rsidR="007A4E7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liver metastases </w:t>
      </w:r>
      <w:proofErr w:type="spellStart"/>
      <w:r w:rsidR="007A4E7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resectable</w:t>
      </w:r>
      <w:proofErr w:type="spellEnd"/>
      <w:r w:rsidR="00230B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. </w:t>
      </w:r>
      <w:r w:rsidR="00DC7DC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</w:t>
      </w:r>
      <w:r w:rsidR="00230B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 is recognized that </w:t>
      </w:r>
      <w:r w:rsidR="007A4E7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classical chemotherapy schedules in combination with monoclonal antibodies </w:t>
      </w:r>
      <w:r w:rsidR="00230B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can </w:t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chieve </w:t>
      </w:r>
      <w:r w:rsidR="007A4E7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response rates up to 80%</w:t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QcmVuZW48L0F1dGhvcj48WWVhcj4yMDEyPC9ZZWFyPjxS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</w:fldData>
        </w:fldChar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QcmVuZW48L0F1dGhvcj48WWVhcj4yMDEyPC9ZZWFyPjxS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</w:fldData>
        </w:fldChar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530A88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9" w:tooltip="Prenen, 2012 #1909" w:history="1">
        <w:r w:rsidR="006B3845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9</w:t>
        </w:r>
      </w:hyperlink>
      <w:r w:rsidR="00530A88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530A8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DB7A9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but the </w:t>
      </w:r>
      <w:r w:rsidR="00DC7DC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ptimal HAI chemotherapy regimen has yet to be established. In the absence of large phase III trials, evidence for the reported</w:t>
      </w:r>
      <w:r w:rsidR="00230B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mprovements in </w:t>
      </w:r>
      <w:proofErr w:type="spellStart"/>
      <w:r w:rsidR="00230B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resectability</w:t>
      </w:r>
      <w:proofErr w:type="spellEnd"/>
      <w:r w:rsidR="00230B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with HAIC in CRC-</w:t>
      </w:r>
      <w:r w:rsidR="007A4E7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related inoperable liver metastases</w:t>
      </w:r>
      <w:r w:rsidR="00DC7DC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s based solely on small phase II studies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EdWNyZXV4PC9BdXRob3I+PFllYXI+MjAwNTwvWWVhcj48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==
</w:fldData>
        </w:fldCha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EdWNyZXV4PC9BdXRob3I+PFllYXI+MjAwNTwvWWVhcj48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==
</w:fldData>
        </w:fldCha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F37FED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6" w:tooltip="Ducreux, 2005 #1901" w:history="1">
        <w:r w:rsidR="00F37FED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6</w:t>
        </w:r>
      </w:hyperlink>
      <w:r w:rsid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,</w:t>
      </w:r>
      <w:hyperlink w:anchor="_ENREF_7" w:tooltip="Boige, 2008 #1902" w:history="1">
        <w:r w:rsidR="00F37FED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7</w:t>
        </w:r>
      </w:hyperlink>
      <w:r w:rsid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,</w:t>
      </w:r>
      <w:hyperlink w:anchor="_ENREF_10" w:tooltip="D'Angelica, 2015 #1910" w:history="1">
        <w:r w:rsidR="00F37FED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10</w:t>
        </w:r>
      </w:hyperlink>
      <w:r w:rsidR="00F37FED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230B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F37FED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 xml:space="preserve"> </w:t>
      </w:r>
      <w:r w:rsidR="00DC7DC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n the adjuvant setting</w:t>
      </w:r>
      <w:r w:rsidR="007A4E7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after curative </w:t>
      </w:r>
      <w:proofErr w:type="spellStart"/>
      <w:r w:rsidR="007A4E7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hepatectomy</w:t>
      </w:r>
      <w:proofErr w:type="spellEnd"/>
      <w:r w:rsidR="007A4E7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, </w:t>
      </w:r>
      <w:r w:rsidR="00DC7DC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phase II </w:t>
      </w:r>
      <w:r w:rsidR="0016180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studies </w:t>
      </w:r>
      <w:r w:rsidR="00DC7DC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lso provide evidence for lower recurrence rates when HAI chemotherapy</w:t>
      </w:r>
      <w:r w:rsidR="0016180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s comb</w:t>
      </w:r>
      <w:r w:rsidR="00DC7DC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ned with systemic chemotherapy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bGJlcnRzPC9BdXRob3I+PFllYXI+MjAxMDwvWWVhcj48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=
</w:fldData>
        </w:fldCha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bGJlcnRzPC9BdXRob3I+PFllYXI+MjAxMDwvWWVhcj48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=
</w:fldData>
        </w:fldCha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F37FED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11" w:tooltip="Alberts, 2010 #1911" w:history="1">
        <w:r w:rsidR="00F37FED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11</w:t>
        </w:r>
      </w:hyperlink>
      <w:r w:rsid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,</w:t>
      </w:r>
      <w:hyperlink w:anchor="_ENREF_12" w:tooltip="Kemeny, 2003 #1913" w:history="1">
        <w:r w:rsidR="00F37FED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12</w:t>
        </w:r>
      </w:hyperlink>
      <w:r w:rsidR="00F37FED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DC7DC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;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DB1AC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hereby providing proof-of concept but evidence from </w:t>
      </w:r>
      <w:r w:rsidR="0016180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large phase III trials</w:t>
      </w:r>
      <w:r w:rsidR="00DC7DC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are still needed.</w:t>
      </w:r>
      <w:r w:rsidR="0016180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</w:p>
    <w:p w14:paraId="5D7519BA" w14:textId="7C39B75D" w:rsidR="0029682D" w:rsidRPr="00F37FED" w:rsidRDefault="00DC7DC5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In inoperable liver-only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CRC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, H</w:t>
      </w:r>
      <w:r w:rsidR="00DF483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 chemotherapy</w:t>
      </w:r>
      <w:r w:rsidR="00DF483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might also be used </w:t>
      </w:r>
      <w:r w:rsidR="00063FE9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o achieve</w:t>
      </w:r>
      <w:r w:rsidR="00DF483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DF483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locoregional</w:t>
      </w:r>
      <w:proofErr w:type="spellEnd"/>
      <w:r w:rsidR="00DF483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control. A study conducted by t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he Medical Research Council (MRC) 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lastRenderedPageBreak/>
        <w:t xml:space="preserve">and the European Organization for the Research </w:t>
      </w:r>
      <w:r w:rsidR="00DF483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nd Treatment of Cancer (EORTC),</w:t>
      </w:r>
      <w:r w:rsidR="0020245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randomly assigned </w:t>
      </w:r>
      <w:r w:rsidR="00DF483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290 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patient</w:t>
      </w:r>
      <w:r w:rsidR="00DF483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s with </w:t>
      </w:r>
      <w:proofErr w:type="spellStart"/>
      <w:r w:rsidR="00DF483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unresectable</w:t>
      </w:r>
      <w:proofErr w:type="spellEnd"/>
      <w:r w:rsidR="00DF483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DB1AC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CRC liver metastases to either HIA 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with 5-FU and </w:t>
      </w:r>
      <w:proofErr w:type="spellStart"/>
      <w:r w:rsidR="00DF483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leucovorin</w:t>
      </w:r>
      <w:proofErr w:type="spellEnd"/>
      <w:r w:rsidR="00DF483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(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LV</w:t>
      </w:r>
      <w:r w:rsidR="00DF483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)</w:t>
      </w:r>
      <w:r w:rsidR="00DB1AC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or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systemic 5-F</w:t>
      </w:r>
      <w:r w:rsidR="00796E4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U/</w:t>
      </w:r>
      <w:r w:rsidR="00DB1AC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LV. The study</w:t>
      </w:r>
      <w:r w:rsidR="00DF483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DB1AC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observed no difference </w:t>
      </w:r>
      <w:r w:rsidR="00063FE9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between the treatment arms for</w:t>
      </w:r>
      <w:r w:rsidR="00DB1AC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overall survival (OS)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(14.7 </w:t>
      </w:r>
      <w:proofErr w:type="spellStart"/>
      <w:r w:rsidR="0002213B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>mo</w:t>
      </w:r>
      <w:proofErr w:type="spellEnd"/>
      <w:r w:rsidR="0002213B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 xml:space="preserve"> </w:t>
      </w:r>
      <w:r w:rsidR="0029682D" w:rsidRPr="0002213B">
        <w:rPr>
          <w:rFonts w:ascii="Book Antiqua" w:hAnsi="Book Antiqua"/>
          <w:i/>
          <w:color w:val="000000" w:themeColor="text1"/>
          <w:sz w:val="24"/>
          <w:szCs w:val="24"/>
          <w:lang w:val="en-US"/>
        </w:rPr>
        <w:t xml:space="preserve">vs 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14.8 </w:t>
      </w:r>
      <w:proofErr w:type="spellStart"/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</w:t>
      </w:r>
      <w:r w:rsidR="0002213B">
        <w:rPr>
          <w:rFonts w:ascii="Book Antiqua" w:hAnsi="Book Antiqua"/>
          <w:color w:val="000000" w:themeColor="text1"/>
          <w:sz w:val="24"/>
          <w:szCs w:val="24"/>
          <w:lang w:val="en-US"/>
        </w:rPr>
        <w:t>o</w:t>
      </w:r>
      <w:proofErr w:type="spellEnd"/>
      <w:r w:rsidR="00DB1AC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)</w:t>
      </w:r>
      <w:r w:rsidR="0049723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, 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pro</w:t>
      </w:r>
      <w:r w:rsidR="0049723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gression-free survival (PFS) or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oxicity</w:t>
      </w:r>
      <w:r w:rsidR="0002213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LZXJyPC9BdXRob3I+PFllYXI+MjAwMzwvWWVhcj48UmVj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</w:fldData>
        </w:fldChar>
      </w:r>
      <w:r w:rsidR="0002213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02213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LZXJyPC9BdXRob3I+PFllYXI+MjAwMzwvWWVhcj48UmVj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</w:fldData>
        </w:fldChar>
      </w:r>
      <w:r w:rsidR="0002213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02213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02213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02213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02213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02213B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13" w:tooltip="Kerr, 2003 #1914" w:history="1">
        <w:r w:rsidR="0002213B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13</w:t>
        </w:r>
      </w:hyperlink>
      <w:r w:rsidR="0002213B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02213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DB1AC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. </w:t>
      </w:r>
      <w:r w:rsidR="0029682D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t>There was</w:t>
      </w:r>
      <w:r w:rsidR="00497231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t xml:space="preserve">, however, </w:t>
      </w:r>
      <w:r w:rsidR="0029682D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t>a high frequency of catheter</w:t>
      </w:r>
      <w:r w:rsidR="00497231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t>-related</w:t>
      </w:r>
      <w:r w:rsidR="0029682D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t xml:space="preserve"> thrombosis in the H</w:t>
      </w:r>
      <w:r w:rsidR="00202452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t>A</w:t>
      </w:r>
      <w:r w:rsidR="00497231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t>I chemotherapy</w:t>
      </w:r>
      <w:r w:rsidR="00202452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t xml:space="preserve"> </w:t>
      </w:r>
      <w:r w:rsidR="000D2704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t xml:space="preserve">arm </w:t>
      </w:r>
      <w:r w:rsidR="00202452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t>(36%</w:t>
      </w:r>
      <w:r w:rsidR="0029682D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t xml:space="preserve">) </w:t>
      </w:r>
      <w:r w:rsidR="00497231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t xml:space="preserve">resulting a lower proportion of patients receiving the </w:t>
      </w:r>
      <w:r w:rsidR="0029682D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t>intended six or more chemotherapy cycles</w:t>
      </w:r>
      <w:r w:rsidR="00497231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t xml:space="preserve"> compared with systemic chemotherapy</w:t>
      </w:r>
      <w:r w:rsidR="0029682D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t xml:space="preserve"> (38% </w:t>
      </w:r>
      <w:r w:rsidR="0029682D" w:rsidRPr="00A54A62">
        <w:rPr>
          <w:rFonts w:ascii="Book Antiqua" w:hAnsi="Book Antiqua" w:cs="Plantin-Italic"/>
          <w:i/>
          <w:iCs/>
          <w:color w:val="000000" w:themeColor="text1"/>
          <w:sz w:val="24"/>
          <w:szCs w:val="24"/>
          <w:lang w:val="en-US"/>
        </w:rPr>
        <w:t>vs</w:t>
      </w:r>
      <w:r w:rsidR="0029682D" w:rsidRPr="00F37FED">
        <w:rPr>
          <w:rFonts w:ascii="Book Antiqua" w:hAnsi="Book Antiqua" w:cs="Plantin-Italic"/>
          <w:iCs/>
          <w:color w:val="000000" w:themeColor="text1"/>
          <w:sz w:val="24"/>
          <w:szCs w:val="24"/>
          <w:lang w:val="en-US"/>
        </w:rPr>
        <w:t xml:space="preserve"> </w:t>
      </w:r>
      <w:r w:rsidR="0029682D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t>75%)</w:t>
      </w:r>
      <w:r w:rsidR="00A54A62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LZXJyPC9BdXRob3I+PFllYXI+MjAwMzwvWWVhcj48UmVj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</w:fldData>
        </w:fldChar>
      </w:r>
      <w:r w:rsidR="00A54A62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instrText xml:space="preserve"> ADDIN EN.CITE </w:instrText>
      </w:r>
      <w:r w:rsidR="00A54A62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LZXJyPC9BdXRob3I+PFllYXI+MjAwMzwvWWVhcj48UmVj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</w:fldData>
        </w:fldChar>
      </w:r>
      <w:r w:rsidR="00A54A62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A54A62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</w:r>
      <w:r w:rsidR="00A54A62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fldChar w:fldCharType="end"/>
      </w:r>
      <w:r w:rsidR="00A54A62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</w:r>
      <w:r w:rsidR="00A54A62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fldChar w:fldCharType="separate"/>
      </w:r>
      <w:r w:rsidR="00A54A62" w:rsidRPr="00F37FED">
        <w:rPr>
          <w:rFonts w:ascii="Book Antiqua" w:hAnsi="Book Antiqua" w:cs="Plantin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13" w:tooltip="Kerr, 2003 #1914" w:history="1">
        <w:r w:rsidR="00A54A62" w:rsidRPr="00F37FED">
          <w:rPr>
            <w:rFonts w:ascii="Book Antiqua" w:hAnsi="Book Antiqua" w:cs="Plantin"/>
            <w:noProof/>
            <w:color w:val="000000" w:themeColor="text1"/>
            <w:sz w:val="24"/>
            <w:szCs w:val="24"/>
            <w:vertAlign w:val="superscript"/>
            <w:lang w:val="en-US"/>
          </w:rPr>
          <w:t>13</w:t>
        </w:r>
      </w:hyperlink>
      <w:r w:rsidR="00A54A62" w:rsidRPr="00F37FED">
        <w:rPr>
          <w:rFonts w:ascii="Book Antiqua" w:hAnsi="Book Antiqua" w:cs="Plantin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A54A62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fldChar w:fldCharType="end"/>
      </w:r>
      <w:r w:rsidR="0029682D" w:rsidRPr="00F37FED">
        <w:rPr>
          <w:rFonts w:ascii="Book Antiqua" w:hAnsi="Book Antiqua" w:cs="Plantin"/>
          <w:color w:val="000000" w:themeColor="text1"/>
          <w:sz w:val="24"/>
          <w:szCs w:val="24"/>
          <w:lang w:val="en-US"/>
        </w:rPr>
        <w:t xml:space="preserve">. 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Some </w:t>
      </w:r>
      <w:r w:rsidR="0049723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patients in this trial crossed-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ver to intravenous chemotherapy</w:t>
      </w:r>
      <w:r w:rsidR="0049723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,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but were still analyzed as H</w:t>
      </w:r>
      <w:r w:rsidR="0049723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I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n an intention-to-treat manner</w:t>
      </w:r>
      <w:r w:rsidR="00B57D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, </w:t>
      </w:r>
      <w:r w:rsidR="0049723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hereby making it </w:t>
      </w:r>
      <w:r w:rsidR="00B57D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difficult to draw </w:t>
      </w:r>
      <w:r w:rsidR="0049723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ny </w:t>
      </w:r>
      <w:r w:rsidR="00B57D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defini</w:t>
      </w:r>
      <w:r w:rsidR="00796E4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ive conclusions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from this trial</w:t>
      </w:r>
      <w:r w:rsidR="00796E4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. In contrast, </w:t>
      </w:r>
      <w:r w:rsidR="00B57D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nother study lead by the 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anc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er and Leukemia Group B (CALGB) 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randomly assigned 135 patients with inoperable </w:t>
      </w:r>
      <w:r w:rsidR="00796E4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RC liver metastases CRC liver metastases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B57D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o </w:t>
      </w:r>
      <w:r w:rsidR="00796E4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either HAI-FUDR/LV/</w:t>
      </w:r>
      <w:proofErr w:type="spellStart"/>
      <w:r w:rsidR="00796E4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Dex</w:t>
      </w:r>
      <w:proofErr w:type="spellEnd"/>
      <w:r w:rsidR="00A54A62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or </w:t>
      </w:r>
      <w:r w:rsidR="00796E4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y</w:t>
      </w:r>
      <w:r w:rsidR="00B57D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temi</w:t>
      </w:r>
      <w:r w:rsidR="0020245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c </w:t>
      </w:r>
      <w:r w:rsidR="00796E4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5-FU/</w:t>
      </w:r>
      <w:r w:rsidR="0020245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LV and observed </w:t>
      </w:r>
      <w:r w:rsidR="00B57D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 s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ignificant benefit in </w:t>
      </w:r>
      <w:r w:rsidR="00B57D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favor </w:t>
      </w:r>
      <w:r w:rsidR="00796E4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of HAI </w:t>
      </w:r>
      <w:r w:rsidR="00B57D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for</w:t>
      </w:r>
      <w:r w:rsidR="002B631A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both</w:t>
      </w:r>
      <w:r w:rsidR="00B57D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median </w:t>
      </w:r>
      <w:r w:rsidR="00796E4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S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(24.4</w:t>
      </w:r>
      <w:r w:rsidR="00B57D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A54A62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>mo</w:t>
      </w:r>
      <w:proofErr w:type="spellEnd"/>
      <w:r w:rsidR="00A54A62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 xml:space="preserve"> </w:t>
      </w:r>
      <w:r w:rsidR="00B57D41" w:rsidRPr="00A54A62">
        <w:rPr>
          <w:rFonts w:ascii="Book Antiqua" w:hAnsi="Book Antiqua"/>
          <w:i/>
          <w:color w:val="000000" w:themeColor="text1"/>
          <w:sz w:val="24"/>
          <w:szCs w:val="24"/>
          <w:lang w:val="en-US"/>
        </w:rPr>
        <w:t>vs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B57D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20 </w:t>
      </w:r>
      <w:proofErr w:type="spellStart"/>
      <w:r w:rsidR="00B57D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o</w:t>
      </w:r>
      <w:proofErr w:type="spellEnd"/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, </w:t>
      </w:r>
      <w:r w:rsidR="0029682D" w:rsidRPr="00F37FED">
        <w:rPr>
          <w:rFonts w:ascii="Book Antiqua" w:hAnsi="Book Antiqua" w:cs="Univers-LightOblique"/>
          <w:i/>
          <w:iCs/>
          <w:color w:val="000000" w:themeColor="text1"/>
          <w:sz w:val="24"/>
          <w:szCs w:val="24"/>
          <w:lang w:val="en-US"/>
        </w:rPr>
        <w:t xml:space="preserve">P </w:t>
      </w:r>
      <w:r w:rsidR="0029682D" w:rsidRPr="00F37FED">
        <w:rPr>
          <w:rFonts w:ascii="Book Antiqua" w:hAnsi="Book Antiqua" w:cs="Universal-GreekwithMathPi"/>
          <w:color w:val="000000" w:themeColor="text1"/>
          <w:sz w:val="24"/>
          <w:szCs w:val="24"/>
          <w:lang w:val="en-US"/>
        </w:rPr>
        <w:t>= 0</w:t>
      </w:r>
      <w:r w:rsidR="0029682D" w:rsidRPr="00F37FED">
        <w:rPr>
          <w:rFonts w:ascii="Book Antiqua" w:hAnsi="Book Antiqua" w:cs="Univers-Light"/>
          <w:color w:val="000000" w:themeColor="text1"/>
          <w:sz w:val="24"/>
          <w:szCs w:val="24"/>
          <w:lang w:val="en-US"/>
        </w:rPr>
        <w:t>.0034)</w:t>
      </w:r>
      <w:r w:rsidR="002B631A" w:rsidRPr="00F37FED">
        <w:rPr>
          <w:rFonts w:ascii="Book Antiqua" w:hAnsi="Book Antiqua" w:cs="Univers-Light"/>
          <w:color w:val="000000" w:themeColor="text1"/>
          <w:sz w:val="24"/>
          <w:szCs w:val="24"/>
          <w:lang w:val="en-US"/>
        </w:rPr>
        <w:t xml:space="preserve"> and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response rate (47% </w:t>
      </w:r>
      <w:r w:rsidR="0029682D" w:rsidRPr="00A54A62">
        <w:rPr>
          <w:rFonts w:ascii="Book Antiqua" w:hAnsi="Book Antiqua"/>
          <w:i/>
          <w:color w:val="000000" w:themeColor="text1"/>
          <w:sz w:val="24"/>
          <w:szCs w:val="24"/>
          <w:lang w:val="en-US"/>
        </w:rPr>
        <w:t>vs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24%</w:t>
      </w:r>
      <w:r w:rsidR="0020245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;</w:t>
      </w:r>
      <w:r w:rsidR="00A54A62" w:rsidRPr="00A54A62">
        <w:rPr>
          <w:rFonts w:ascii="Book Antiqua" w:hAnsi="Book Antiqua"/>
          <w:i/>
          <w:color w:val="000000" w:themeColor="text1"/>
          <w:sz w:val="24"/>
          <w:szCs w:val="24"/>
          <w:lang w:val="en-US"/>
        </w:rPr>
        <w:t xml:space="preserve"> P</w:t>
      </w:r>
      <w:r w:rsidR="00A54A62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 xml:space="preserve"> </w:t>
      </w:r>
      <w:r w:rsidR="0020245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=</w:t>
      </w:r>
      <w:r w:rsidR="00A54A62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 xml:space="preserve"> </w:t>
      </w:r>
      <w:r w:rsidR="0020245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0.12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)</w:t>
      </w:r>
      <w:r w:rsidR="00A54A6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LZW1lbnk8L0F1dGhvcj48WWVhcj4yMDA2PC9ZZWFyPjxS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</w:fldData>
        </w:fldChar>
      </w:r>
      <w:r w:rsidR="00A54A6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A54A6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LZW1lbnk8L0F1dGhvcj48WWVhcj4yMDA2PC9ZZWFyPjxS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</w:fldData>
        </w:fldChar>
      </w:r>
      <w:r w:rsidR="00A54A6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A54A6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A54A6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A54A6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A54A6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A54A62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14" w:tooltip="Kemeny, 2006 #1912" w:history="1">
        <w:r w:rsidR="00A54A62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14</w:t>
        </w:r>
      </w:hyperlink>
      <w:r w:rsidR="00A54A62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A54A6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796E4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2B631A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here was no significant </w:t>
      </w:r>
      <w:r w:rsidR="0029682D" w:rsidRPr="00F37FED">
        <w:rPr>
          <w:rFonts w:ascii="Book Antiqua" w:hAnsi="Book Antiqua" w:cs="Minion-Regular"/>
          <w:color w:val="000000" w:themeColor="text1"/>
          <w:sz w:val="24"/>
          <w:szCs w:val="24"/>
          <w:lang w:val="en-US"/>
        </w:rPr>
        <w:t>difference in time to progression (TTP) (5.3</w:t>
      </w:r>
      <w:r w:rsidR="00202452" w:rsidRPr="00F37FED">
        <w:rPr>
          <w:rFonts w:ascii="Book Antiqua" w:hAnsi="Book Antiqua" w:cs="Minion-Regular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A54A62">
        <w:rPr>
          <w:rFonts w:ascii="Book Antiqua" w:hAnsi="Book Antiqua" w:cs="Minion-Regular" w:hint="eastAsia"/>
          <w:color w:val="000000" w:themeColor="text1"/>
          <w:sz w:val="24"/>
          <w:szCs w:val="24"/>
          <w:lang w:val="en-US" w:eastAsia="zh-CN"/>
        </w:rPr>
        <w:t>mo</w:t>
      </w:r>
      <w:proofErr w:type="spellEnd"/>
      <w:r w:rsidR="00A54A62">
        <w:rPr>
          <w:rFonts w:ascii="Book Antiqua" w:hAnsi="Book Antiqua" w:cs="Minion-Regular" w:hint="eastAsia"/>
          <w:color w:val="000000" w:themeColor="text1"/>
          <w:sz w:val="24"/>
          <w:szCs w:val="24"/>
          <w:lang w:val="en-US" w:eastAsia="zh-CN"/>
        </w:rPr>
        <w:t xml:space="preserve"> </w:t>
      </w:r>
      <w:r w:rsidR="0029682D" w:rsidRPr="00A54A62">
        <w:rPr>
          <w:rFonts w:ascii="Book Antiqua" w:hAnsi="Book Antiqua" w:cs="Minion-Italic"/>
          <w:i/>
          <w:iCs/>
          <w:color w:val="000000" w:themeColor="text1"/>
          <w:sz w:val="24"/>
          <w:szCs w:val="24"/>
          <w:lang w:val="en-US"/>
        </w:rPr>
        <w:t>vs</w:t>
      </w:r>
      <w:r w:rsidR="0029682D" w:rsidRPr="00F37FED">
        <w:rPr>
          <w:rFonts w:ascii="Book Antiqua" w:hAnsi="Book Antiqua" w:cs="Minion-Italic"/>
          <w:iCs/>
          <w:color w:val="000000" w:themeColor="text1"/>
          <w:sz w:val="24"/>
          <w:szCs w:val="24"/>
          <w:lang w:val="en-US"/>
        </w:rPr>
        <w:t xml:space="preserve"> </w:t>
      </w:r>
      <w:r w:rsidR="00A54A62">
        <w:rPr>
          <w:rFonts w:ascii="Book Antiqua" w:hAnsi="Book Antiqua" w:cs="Minion-Regular"/>
          <w:color w:val="000000" w:themeColor="text1"/>
          <w:sz w:val="24"/>
          <w:szCs w:val="24"/>
          <w:lang w:val="en-US"/>
        </w:rPr>
        <w:t xml:space="preserve">6.8 </w:t>
      </w:r>
      <w:proofErr w:type="spellStart"/>
      <w:r w:rsidR="00A54A62">
        <w:rPr>
          <w:rFonts w:ascii="Book Antiqua" w:hAnsi="Book Antiqua" w:cs="Minion-Regular"/>
          <w:color w:val="000000" w:themeColor="text1"/>
          <w:sz w:val="24"/>
          <w:szCs w:val="24"/>
          <w:lang w:val="en-US"/>
        </w:rPr>
        <w:t>mo</w:t>
      </w:r>
      <w:proofErr w:type="spellEnd"/>
      <w:r w:rsidR="0029682D" w:rsidRPr="00F37FED">
        <w:rPr>
          <w:rFonts w:ascii="Book Antiqua" w:hAnsi="Book Antiqua" w:cs="Minion-Regular"/>
          <w:color w:val="000000" w:themeColor="text1"/>
          <w:sz w:val="24"/>
          <w:szCs w:val="24"/>
          <w:lang w:val="en-US"/>
        </w:rPr>
        <w:t>), but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he time to hepatic progression was longer in the </w:t>
      </w:r>
      <w:r w:rsidR="002B631A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HAI group (9.8 </w:t>
      </w:r>
      <w:proofErr w:type="spellStart"/>
      <w:r w:rsidR="00A54A62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>mo</w:t>
      </w:r>
      <w:proofErr w:type="spellEnd"/>
      <w:r w:rsidR="00A54A62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 xml:space="preserve"> </w:t>
      </w:r>
      <w:r w:rsidR="002B631A" w:rsidRPr="00A54A62">
        <w:rPr>
          <w:rFonts w:ascii="Book Antiqua" w:hAnsi="Book Antiqua"/>
          <w:i/>
          <w:color w:val="000000" w:themeColor="text1"/>
          <w:sz w:val="24"/>
          <w:szCs w:val="24"/>
          <w:lang w:val="en-US"/>
        </w:rPr>
        <w:t>vs</w:t>
      </w:r>
      <w:r w:rsidR="002B631A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7.3</w:t>
      </w:r>
      <w:r w:rsidR="00A54A62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A54A62">
        <w:rPr>
          <w:rFonts w:ascii="Book Antiqua" w:hAnsi="Book Antiqua"/>
          <w:color w:val="000000" w:themeColor="text1"/>
          <w:sz w:val="24"/>
          <w:szCs w:val="24"/>
          <w:lang w:val="en-US"/>
        </w:rPr>
        <w:t>mo</w:t>
      </w:r>
      <w:proofErr w:type="spellEnd"/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), and time to extra-hepatic progression was longer in the systemic group (14.8</w:t>
      </w:r>
      <w:r w:rsidR="002B631A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A54A62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>mo</w:t>
      </w:r>
      <w:proofErr w:type="spellEnd"/>
      <w:r w:rsidR="00A54A62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 xml:space="preserve"> </w:t>
      </w:r>
      <w:r w:rsidR="002B631A" w:rsidRPr="00A54A62">
        <w:rPr>
          <w:rFonts w:ascii="Book Antiqua" w:hAnsi="Book Antiqua"/>
          <w:i/>
          <w:color w:val="000000" w:themeColor="text1"/>
          <w:sz w:val="24"/>
          <w:szCs w:val="24"/>
          <w:lang w:val="en-US"/>
        </w:rPr>
        <w:t>vs</w:t>
      </w:r>
      <w:r w:rsidR="00A54A62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7.7 </w:t>
      </w:r>
      <w:proofErr w:type="spellStart"/>
      <w:r w:rsidR="00A54A62">
        <w:rPr>
          <w:rFonts w:ascii="Book Antiqua" w:hAnsi="Book Antiqua"/>
          <w:color w:val="000000" w:themeColor="text1"/>
          <w:sz w:val="24"/>
          <w:szCs w:val="24"/>
          <w:lang w:val="en-US"/>
        </w:rPr>
        <w:t>mo</w:t>
      </w:r>
      <w:proofErr w:type="spellEnd"/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)</w:t>
      </w:r>
      <w:r w:rsidR="00A54A6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LZW1lbnk8L0F1dGhvcj48WWVhcj4yMDA2PC9ZZWFyPjxS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</w:fldData>
        </w:fldChar>
      </w:r>
      <w:r w:rsidR="00A54A6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A54A6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LZW1lbnk8L0F1dGhvcj48WWVhcj4yMDA2PC9ZZWFyPjxS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</w:fldData>
        </w:fldChar>
      </w:r>
      <w:r w:rsidR="00A54A6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A54A6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A54A6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A54A6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A54A6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A54A62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14" w:tooltip="Kemeny, 2006 #1912" w:history="1">
        <w:r w:rsidR="00A54A62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14</w:t>
        </w:r>
      </w:hyperlink>
      <w:r w:rsidR="00A54A62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A54A6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A54A6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</w:p>
    <w:p w14:paraId="47EC7225" w14:textId="4B2F806E" w:rsidR="0029682D" w:rsidRPr="00F37FED" w:rsidRDefault="0029682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More recent studies 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have </w:t>
      </w:r>
      <w:r w:rsidR="0020245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lso evaluated </w:t>
      </w:r>
      <w:proofErr w:type="spellStart"/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xaliplatin</w:t>
      </w:r>
      <w:proofErr w:type="spellEnd"/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and </w:t>
      </w:r>
      <w:proofErr w:type="spellStart"/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rinotecan</w:t>
      </w:r>
      <w:proofErr w:type="spellEnd"/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for HAI</w:t>
      </w:r>
      <w:r w:rsidR="0020245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In a </w:t>
      </w:r>
      <w:r w:rsidR="00C53A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French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phase II study,</w:t>
      </w:r>
      <w:r w:rsidR="00DC1503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26 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patients with inoperable, liver-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only </w:t>
      </w:r>
      <w:proofErr w:type="spellStart"/>
      <w:r w:rsidR="00C53A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RC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C53A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were treated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with a combination of 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HAI-</w:t>
      </w:r>
      <w:proofErr w:type="spellStart"/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xaliplatin</w:t>
      </w:r>
      <w:proofErr w:type="spellEnd"/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plus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systemic 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5FU/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LV</w: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EdWNyZXV4PC9BdXRob3I+PFllYXI+MjAwNTwvWWVhcj48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</w:fldData>
        </w:fldCha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EdWNyZXV4PC9BdXRob3I+PFllYXI+MjAwNTwvWWVhcj48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</w:fldData>
        </w:fldCha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FC12F4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6" w:tooltip="Ducreux, 2005 #1901" w:history="1">
        <w:r w:rsidR="00FC12F4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6</w:t>
        </w:r>
      </w:hyperlink>
      <w:r w:rsidR="00FC12F4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wenty-one patients had been pretreated with 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ne line of 5-FU-based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herapy, none had previously received </w:t>
      </w:r>
      <w:proofErr w:type="spellStart"/>
      <w:r w:rsidR="00C53A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xaliplatin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he median 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S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was 27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o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, and response rate reported was 64%, 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which were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comparable to regimens with 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HAI-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FUDR and systemic 5FU-LV</w:t>
      </w:r>
      <w:r w:rsidR="00C53A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. 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n a second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study of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HAI-</w:t>
      </w:r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FUDR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plus systemic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5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FU/</w:t>
      </w:r>
      <w:r w:rsidR="00C53A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LV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, the same research group investigated</w:t>
      </w:r>
      <w:r w:rsidR="00C53A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patients who had received more than one line of systemic chemotherapy:</w:t>
      </w:r>
      <w:r w:rsidR="00C53A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either </w:t>
      </w:r>
      <w:r w:rsidR="00C53A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FOLFIRI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or</w:t>
      </w:r>
      <w:r w:rsidR="00C53A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FOLFOX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r both (percentage of 86%, 77% and 96% respectively)</w:t>
      </w:r>
      <w:r w:rsidR="00C53A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. </w:t>
      </w:r>
      <w:r w:rsidR="00FC12F4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he median OS was 16 </w:t>
      </w:r>
      <w:proofErr w:type="spellStart"/>
      <w:r w:rsidR="00FC12F4">
        <w:rPr>
          <w:rFonts w:ascii="Book Antiqua" w:hAnsi="Book Antiqua"/>
          <w:color w:val="000000" w:themeColor="text1"/>
          <w:sz w:val="24"/>
          <w:szCs w:val="24"/>
          <w:lang w:val="en-US"/>
        </w:rPr>
        <w:t>mo</w:t>
      </w:r>
      <w:proofErr w:type="spellEnd"/>
      <w:r w:rsidR="00C53A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, </w:t>
      </w:r>
      <w:r w:rsidR="00570F9A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response rate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62% 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(</w:t>
      </w:r>
      <w:r w:rsidR="00C53A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18% </w:t>
      </w:r>
      <w:r w:rsidR="000D270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down-staged for resection) and </w:t>
      </w:r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edian PFS</w:t>
      </w:r>
      <w:r w:rsidR="00FC12F4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7 mo</w:t>
      </w:r>
      <w:r w:rsidR="00C53A0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. </w:t>
      </w:r>
      <w:r w:rsidR="00E55BF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lthough</w:t>
      </w:r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he results of these studies are initially</w:t>
      </w:r>
      <w:r w:rsidR="00E55BF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promising, t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h</w:t>
      </w:r>
      <w:r w:rsidR="00E55BF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e advantage of this approach still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need</w:t>
      </w:r>
      <w:r w:rsidR="00E55BF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o be confirmed in a phase III study</w:t>
      </w:r>
      <w:r w:rsidR="00E55BF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E55BFB" w:rsidRPr="00697849">
        <w:rPr>
          <w:rFonts w:ascii="Book Antiqua" w:hAnsi="Book Antiqua"/>
          <w:i/>
          <w:color w:val="000000" w:themeColor="text1"/>
          <w:sz w:val="24"/>
          <w:szCs w:val="24"/>
          <w:lang w:val="en-US"/>
        </w:rPr>
        <w:t xml:space="preserve">vs </w:t>
      </w:r>
      <w:r w:rsidR="00E55BF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ystemic chemotherapy alone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</w:p>
    <w:p w14:paraId="3DCE711A" w14:textId="77777777" w:rsidR="0029682D" w:rsidRPr="00F37FED" w:rsidRDefault="0029682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</w:p>
    <w:p w14:paraId="52D5F290" w14:textId="72603798" w:rsidR="00BC4CE6" w:rsidRPr="00F37FED" w:rsidRDefault="00FC12F4" w:rsidP="00474B46">
      <w:pPr>
        <w:pStyle w:val="Heading2"/>
        <w:keepNext w:val="0"/>
        <w:keepLines w:val="0"/>
        <w:widowControl w:val="0"/>
        <w:kinsoku w:val="0"/>
        <w:overflowPunct w:val="0"/>
        <w:autoSpaceDE w:val="0"/>
        <w:autoSpaceDN w:val="0"/>
        <w:adjustRightInd w:val="0"/>
        <w:snapToGrid w:val="0"/>
        <w:spacing w:before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lastRenderedPageBreak/>
        <w:t>TRANSARTERIAL (</w:t>
      </w:r>
      <w:proofErr w:type="gramStart"/>
      <w:r w:rsidRPr="00F37FED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>CHEMO)EMBOLIZATION</w:t>
      </w:r>
      <w:proofErr w:type="gramEnd"/>
    </w:p>
    <w:p w14:paraId="4473901C" w14:textId="785ED160" w:rsidR="00B70A0B" w:rsidRPr="00F37FED" w:rsidRDefault="008916B8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ransarterial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chemoembolization</w:t>
      </w:r>
      <w:r w:rsidR="00B22EE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(TACE)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, the combination of the injection of a drug and embolic material</w:t>
      </w:r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,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has mostly been used in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hypervascular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umors such as hepatocellular carcinoma.</w:t>
      </w:r>
      <w:r w:rsidR="00570F9A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he use of drug-eluting beads (DEB) enables the controlled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570F9A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release of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drug after the beads are trapped in the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umoral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circulation. Modern angiographic techniques make it possible to selectively deliver the material to the tumor </w:t>
      </w:r>
      <w:r w:rsidR="00BA17E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resulting in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minimal release of </w:t>
      </w:r>
      <w:proofErr w:type="spellStart"/>
      <w:r w:rsidR="00570F9A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ytoxic</w:t>
      </w:r>
      <w:proofErr w:type="spellEnd"/>
      <w:r w:rsidR="00570F9A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gent</w:t>
      </w:r>
      <w:r w:rsidR="00570F9A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(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</w:t>
      </w:r>
      <w:r w:rsidR="00570F9A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)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nto the surrounding tissues.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</w:p>
    <w:p w14:paraId="5064E1CF" w14:textId="6D015699" w:rsidR="00B22EE6" w:rsidRPr="00F37FED" w:rsidRDefault="00B22EE6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In </w:t>
      </w:r>
      <w:proofErr w:type="spellStart"/>
      <w:r w:rsidR="00570F9A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CRC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, different chemotherapeutic agents can be used to load the drug elut</w:t>
      </w:r>
      <w:r w:rsidR="00FC12F4">
        <w:rPr>
          <w:rFonts w:ascii="Book Antiqua" w:hAnsi="Book Antiqua"/>
          <w:color w:val="000000" w:themeColor="text1"/>
          <w:sz w:val="24"/>
          <w:szCs w:val="24"/>
          <w:lang w:val="en-US"/>
        </w:rPr>
        <w:t>ing beads.</w:t>
      </w:r>
      <w:r w:rsidR="00FC12F4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 xml:space="preserve"> </w:t>
      </w:r>
      <w:r w:rsidR="00BA469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 prospective single-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center study </w:t>
      </w:r>
      <w:r w:rsidR="00BA469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evaluated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463 patients with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hemorefractory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,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unresectable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CRC liver metastases </w:t>
      </w:r>
      <w:r w:rsidR="00BA469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who were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reated with TACE </w:t>
      </w:r>
      <w:r w:rsidR="00FC12F4">
        <w:rPr>
          <w:rFonts w:ascii="Book Antiqua" w:hAnsi="Book Antiqua"/>
          <w:color w:val="000000" w:themeColor="text1"/>
          <w:sz w:val="24"/>
          <w:szCs w:val="24"/>
          <w:lang w:val="en-US"/>
        </w:rPr>
        <w:t>at 4-w</w:t>
      </w:r>
      <w:r w:rsidR="00BA469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k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nterval</w:t>
      </w:r>
      <w:r w:rsidR="00BA469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</w: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Wb2dsPC9BdXRob3I+PFllYXI+MjAwOTwvWWVhcj48UmVj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</w:fldData>
        </w:fldCha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Wb2dsPC9BdXRob3I+PFllYXI+MjAwOTwvWWVhcj48UmVj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</w:fldData>
        </w:fldCha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FC12F4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15" w:tooltip="Vogl, 2009 #1915" w:history="1">
        <w:r w:rsidR="00FC12F4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15</w:t>
        </w:r>
      </w:hyperlink>
      <w:r w:rsidR="00FC12F4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BA469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hree </w:t>
      </w:r>
      <w:r w:rsidR="00BA469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ACE regimens were used,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either</w:t>
      </w:r>
      <w:r w:rsidR="00BA469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: </w:t>
      </w:r>
      <w:proofErr w:type="spellStart"/>
      <w:r w:rsidR="00BA469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tomycin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C alone,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itomycin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C with gemcitabine</w:t>
      </w:r>
      <w:r w:rsidR="00BA469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,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or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itomycin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C with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rinotecan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. </w:t>
      </w:r>
      <w:r w:rsidR="00BA469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E</w:t>
      </w:r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mbolization was performed with </w:t>
      </w:r>
      <w:proofErr w:type="spellStart"/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lipiodol</w:t>
      </w:r>
      <w:proofErr w:type="spellEnd"/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and starch microspheres. A total of 2441 TACE procedures were performed (mean of 5.3 sessions per patient). The median </w:t>
      </w:r>
      <w:r w:rsidR="00BA469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S</w:t>
      </w:r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n this </w:t>
      </w:r>
      <w:proofErr w:type="spellStart"/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hemorefractory</w:t>
      </w:r>
      <w:proofErr w:type="spellEnd"/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population was 14 </w:t>
      </w:r>
      <w:proofErr w:type="spellStart"/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o</w:t>
      </w:r>
      <w:proofErr w:type="spellEnd"/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, with no significant difference between the different chemotherapy protocols. Disease control was 62.9% </w:t>
      </w:r>
      <w:r w:rsidR="00FC12F4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>[</w:t>
      </w:r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14.7% partial response </w:t>
      </w:r>
      <w:r w:rsidR="00FC12F4">
        <w:rPr>
          <w:rFonts w:ascii="Book Antiqua" w:hAnsi="Book Antiqua"/>
          <w:color w:val="000000" w:themeColor="text1"/>
          <w:sz w:val="24"/>
          <w:szCs w:val="24"/>
          <w:lang w:val="en-US"/>
        </w:rPr>
        <w:t>(PR), 48.3% stable disease (SD)</w:t>
      </w:r>
      <w:r w:rsidR="00FC12F4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>]</w: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Wb2dsPC9BdXRob3I+PFllYXI+MjAwOTwvWWVhcj48UmVj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</w:fldData>
        </w:fldCha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Wb2dsPC9BdXRob3I+PFllYXI+MjAwOTwvWWVhcj48UmVj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</w:fldData>
        </w:fldCha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FC12F4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15" w:tooltip="Vogl, 2009 #1915" w:history="1">
        <w:r w:rsidR="00FC12F4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15</w:t>
        </w:r>
      </w:hyperlink>
      <w:r w:rsidR="00FC12F4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 Anoth</w:t>
      </w:r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er German study also evaluated </w:t>
      </w:r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retrospectively the same chemotherapy</w:t>
      </w:r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schedules in 564 patients </w:t>
      </w:r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in </w:t>
      </w:r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either the </w:t>
      </w:r>
      <w:proofErr w:type="spellStart"/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neoadjuvant</w:t>
      </w:r>
      <w:proofErr w:type="spellEnd"/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or palliative setting</w: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HcnViZXItUm91aDwvQXV0aG9yPjxZZWFyPjIwMTQ8L1ll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</w:fldData>
        </w:fldCha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HcnViZXItUm91aDwvQXV0aG9yPjxZZWFyPjIwMTQ8L1ll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</w:fldData>
        </w:fldCha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FC12F4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16" w:tooltip="Gruber-Rouh, 2014 #1916" w:history="1">
        <w:r w:rsidR="00FC12F4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16</w:t>
        </w:r>
      </w:hyperlink>
      <w:r w:rsidR="00FC12F4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Like the previous study, </w:t>
      </w:r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no significant difference</w:t>
      </w:r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</w:t>
      </w:r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n </w:t>
      </w:r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OS were observed </w:t>
      </w:r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between the chemotherapy regimens</w:t>
      </w:r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and r</w:t>
      </w:r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esponse rates were </w:t>
      </w:r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lso </w:t>
      </w:r>
      <w:r w:rsidR="00D903B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n the same range (16.7% PR, 48.2% SD)</w:t>
      </w:r>
      <w:r w:rsidR="005D05C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1E04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Finally disease control rates of 43% were found in a</w:t>
      </w:r>
      <w:r w:rsidR="001E04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nother retrospective analysis </w:t>
      </w:r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of </w:t>
      </w:r>
      <w:r w:rsidR="001E04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121 patients </w:t>
      </w:r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in the </w:t>
      </w:r>
      <w:proofErr w:type="spellStart"/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hemorefractory</w:t>
      </w:r>
      <w:proofErr w:type="spellEnd"/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setting with TACE with cisplatin, </w:t>
      </w:r>
      <w:proofErr w:type="spellStart"/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doxorubicine</w:t>
      </w:r>
      <w:proofErr w:type="spellEnd"/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and </w:t>
      </w:r>
      <w:proofErr w:type="spellStart"/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itomycin</w:t>
      </w:r>
      <w:proofErr w:type="spellEnd"/>
      <w:r w:rsidR="004E1FB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C</w: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bGJlcnQ8L0F1dGhvcj48WWVhcj4yMDExPC9ZZWFyPjxS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</w:fldData>
        </w:fldCha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bGJlcnQ8L0F1dGhvcj48WWVhcj4yMDExPC9ZZWFyPjxS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</w:fldData>
        </w:fldCha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FC12F4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17" w:tooltip="Albert, 2011 #1917" w:history="1">
        <w:r w:rsidR="00FC12F4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17</w:t>
        </w:r>
      </w:hyperlink>
      <w:r w:rsidR="00FC12F4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7232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</w:p>
    <w:p w14:paraId="0BB7D0ED" w14:textId="76DB5C5B" w:rsidR="00CA0841" w:rsidRPr="00F37FED" w:rsidRDefault="00BA17EC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</w:t>
      </w:r>
      <w:r w:rsidR="001E04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o date, 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he published experience with chemoembolization using</w:t>
      </w:r>
      <w:r w:rsidR="001E04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DEB-</w:t>
      </w:r>
      <w:proofErr w:type="spellStart"/>
      <w:r w:rsidR="001E04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rinotecan</w:t>
      </w:r>
      <w:proofErr w:type="spellEnd"/>
      <w:r w:rsidR="001E04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(DEBIRI) has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mostly been performed in liver-</w:t>
      </w:r>
      <w:r w:rsidR="001E04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predominant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RC</w:t>
      </w:r>
      <w:r w:rsidR="004D3D3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DEBIRI </w:t>
      </w:r>
      <w:r w:rsidR="007232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was </w:t>
      </w:r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evaluated in a phase II study in 82 </w:t>
      </w:r>
      <w:proofErr w:type="spellStart"/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hemorefractory</w:t>
      </w:r>
      <w:proofErr w:type="spellEnd"/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liver-</w:t>
      </w:r>
      <w:r w:rsidR="001E04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pre</w:t>
      </w:r>
      <w:r w:rsidR="007232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dominant CRC patients, resulting in v</w:t>
      </w:r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ery high response rate</w:t>
      </w:r>
      <w:r w:rsidR="001E04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</w:t>
      </w:r>
      <w:r w:rsidR="004D3D3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of 78% </w:t>
      </w:r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t 3 </w:t>
      </w:r>
      <w:proofErr w:type="spellStart"/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o</w:t>
      </w:r>
      <w:proofErr w:type="spellEnd"/>
      <w:r w:rsidR="004D3D3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post-treatment</w:t>
      </w:r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1E04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nd </w:t>
      </w:r>
      <w:r w:rsidR="007232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 </w:t>
      </w:r>
      <w:r w:rsidR="001E04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mean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PFS</w:t>
      </w:r>
      <w:r w:rsidR="001E04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FC12F4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of 8 </w:t>
      </w:r>
      <w:proofErr w:type="spellStart"/>
      <w:r w:rsidR="00FC12F4">
        <w:rPr>
          <w:rFonts w:ascii="Book Antiqua" w:hAnsi="Book Antiqua"/>
          <w:color w:val="000000" w:themeColor="text1"/>
          <w:sz w:val="24"/>
          <w:szCs w:val="24"/>
          <w:lang w:val="en-US"/>
        </w:rPr>
        <w:t>mo</w:t>
      </w:r>
      <w:proofErr w:type="spellEnd"/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bGliZXJ0aTwvQXV0aG9yPjxZZWFyPjIwMTE8L1llYXI+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</w:fldData>
        </w:fldCha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bGliZXJ0aTwvQXV0aG9yPjxZZWFyPjIwMTE8L1llYXI+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</w:fldData>
        </w:fldCha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FC12F4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18" w:tooltip="Aliberti, 2011 #1918" w:history="1">
        <w:r w:rsidR="00FC12F4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18</w:t>
        </w:r>
      </w:hyperlink>
      <w:r w:rsidR="00FC12F4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4D3D3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1E04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In another study </w:t>
      </w:r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response rates 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with DEBIRI were </w:t>
      </w:r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66% 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nd 75% </w:t>
      </w:r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t 6 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nd 12 </w:t>
      </w:r>
      <w:proofErr w:type="spellStart"/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o</w:t>
      </w:r>
      <w:proofErr w:type="spellEnd"/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, respectively</w:t>
      </w:r>
      <w:r w:rsidR="008916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nd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PFS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was</w:t>
      </w:r>
      <w:r w:rsidR="00FC12F4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11 </w:t>
      </w:r>
      <w:proofErr w:type="spellStart"/>
      <w:r w:rsidR="00FC12F4">
        <w:rPr>
          <w:rFonts w:ascii="Book Antiqua" w:hAnsi="Book Antiqua"/>
          <w:color w:val="000000" w:themeColor="text1"/>
          <w:sz w:val="24"/>
          <w:szCs w:val="24"/>
          <w:lang w:val="en-US"/>
        </w:rPr>
        <w:t>mo</w:t>
      </w:r>
      <w:proofErr w:type="spellEnd"/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NYXJ0aW48L0F1dGhvcj48WWVhcj4yMDExPC9ZZWFyPjxS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</w:fldData>
        </w:fldCha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NYXJ0aW48L0F1dGhvcj48WWVhcj4yMDExPC9ZZWFyPjxS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</w:fldData>
        </w:fldCha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FC12F4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19" w:tooltip="Martin, 2011 #990" w:history="1">
        <w:r w:rsidR="00FC12F4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19</w:t>
        </w:r>
      </w:hyperlink>
      <w:r w:rsidR="00FC12F4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7232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0A58D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n both 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hese </w:t>
      </w:r>
      <w:r w:rsidR="000A58D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tudies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of DEBIRI,</w:t>
      </w:r>
      <w:r w:rsidR="007232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he most common adverse event </w:t>
      </w:r>
      <w:r w:rsidR="002F3C6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was </w:t>
      </w:r>
      <w:r w:rsidR="000A58D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post-embolization syndrome reported as abdominal </w:t>
      </w:r>
      <w:r w:rsidR="000A58D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lastRenderedPageBreak/>
        <w:t>pain, nausea and vomiting</w: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bGliZXJ0aTwvQXV0aG9yPjxZZWFyPjIwMTE8L1llYXI+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</w:fldData>
        </w:fldCha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BbGliZXJ0aTwvQXV0aG9yPjxZZWFyPjIwMTE8L1llYXI+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</w:fldData>
        </w:fldCha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FC12F4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18" w:tooltip="Aliberti, 2011 #1918" w:history="1">
        <w:r w:rsidR="00FC12F4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18</w:t>
        </w:r>
      </w:hyperlink>
      <w:r w:rsidR="00FC12F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,</w:t>
      </w:r>
      <w:hyperlink w:anchor="_ENREF_19" w:tooltip="Martin, 2011 #990" w:history="1">
        <w:r w:rsidR="00FC12F4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19</w:t>
        </w:r>
      </w:hyperlink>
      <w:r w:rsidR="00FC12F4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FC12F4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0A58D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2F3C6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Usually </w:t>
      </w:r>
      <w:r w:rsidR="007232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symptoms </w:t>
      </w:r>
      <w:r w:rsidR="002F3C6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were </w:t>
      </w:r>
      <w:r w:rsidR="007232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ild and transient;</w:t>
      </w:r>
      <w:r w:rsidR="000A58D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rarely </w:t>
      </w:r>
      <w:r w:rsidR="002F3C6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has</w:t>
      </w:r>
      <w:r w:rsidR="007232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0A58D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here </w:t>
      </w:r>
      <w:r w:rsidR="002F3C6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been </w:t>
      </w:r>
      <w:r w:rsidR="007232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ny </w:t>
      </w:r>
      <w:r w:rsidR="002F3C6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reports of </w:t>
      </w:r>
      <w:r w:rsidR="007232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liver toxicity associated with liver abscess, liver </w:t>
      </w:r>
      <w:r w:rsidR="000A58D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failure or pancreatitis</w:t>
      </w:r>
      <w:r w:rsidR="007232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)</w:t>
      </w:r>
      <w:r w:rsidR="000A58D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7232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nd only </w:t>
      </w:r>
      <w:r w:rsidR="000A58D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wh</w:t>
      </w:r>
      <w:r w:rsidR="002F3C6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en more extensive embolization wa</w:t>
      </w:r>
      <w:r w:rsidR="000A58D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 performed.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</w:p>
    <w:p w14:paraId="41AA89C4" w14:textId="56D70831" w:rsidR="000A58DB" w:rsidRPr="00F37FED" w:rsidRDefault="001E0441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Pharmacokinetic studies 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evaluating DEBIRI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show that plasma levels of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rinotecan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and its active agent SN-38 were almost undetectable 24 h after administration</w:t>
      </w:r>
      <w:r w:rsidR="00A9155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NYXJ0aW48L0F1dGhvcj48WWVhcj4yMDEyPC9ZZWFyPjxS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</w:fldData>
        </w:fldChar>
      </w:r>
      <w:r w:rsidR="00A9155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A9155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NYXJ0aW48L0F1dGhvcj48WWVhcj4yMDEyPC9ZZWFyPjxS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</w:fldData>
        </w:fldChar>
      </w:r>
      <w:r w:rsidR="00A9155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A9155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A9155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A9155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A9155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A91555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20" w:tooltip="Martin, 2012 #1417" w:history="1">
        <w:r w:rsidR="00A91555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20</w:t>
        </w:r>
      </w:hyperlink>
      <w:r w:rsidR="00A91555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A9155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7232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0A58D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Only </w:t>
      </w:r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ne</w:t>
      </w:r>
      <w:r w:rsidR="000A58D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proofErr w:type="gramStart"/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small </w:t>
      </w:r>
      <w:r w:rsidR="000A58D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randomized</w:t>
      </w:r>
      <w:proofErr w:type="gramEnd"/>
      <w:r w:rsidR="000A58DB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phase III study has been performed </w:t>
      </w:r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omparing DEBIRI with systemic chemotherapy (FOLFIRI)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GaW9yZW50aW5pPC9BdXRob3I+PFllYXI+MjAxMjwvWWVh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=
</w:fldData>
        </w:fldChar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GaW9yZW50aW5pPC9BdXRob3I+PFllYXI+MjAxMjwvWWVh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=
</w:fldData>
        </w:fldChar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CA0841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21" w:tooltip="Fiorentini, 2012 #991" w:history="1">
        <w:r w:rsidR="006B3845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21</w:t>
        </w:r>
      </w:hyperlink>
      <w:r w:rsidR="00CA0841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in </w:t>
      </w:r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74 patients with </w:t>
      </w:r>
      <w:proofErr w:type="spellStart"/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unresectable</w:t>
      </w:r>
      <w:proofErr w:type="spellEnd"/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CRC</w:t>
      </w:r>
      <w:proofErr w:type="spellEnd"/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without extrahepatic disease, 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who were </w:t>
      </w:r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refractory to at least two lines of chemotherapy. A survival advantage 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with DEBIRI </w:t>
      </w:r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was suggested 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(</w:t>
      </w:r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median 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S of</w:t>
      </w:r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22 </w:t>
      </w:r>
      <w:proofErr w:type="spellStart"/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o</w:t>
      </w:r>
      <w:proofErr w:type="spellEnd"/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CA0841" w:rsidRPr="00A91555">
        <w:rPr>
          <w:rFonts w:ascii="Book Antiqua" w:hAnsi="Book Antiqua"/>
          <w:i/>
          <w:color w:val="000000" w:themeColor="text1"/>
          <w:sz w:val="24"/>
          <w:szCs w:val="24"/>
          <w:lang w:val="en-US"/>
        </w:rPr>
        <w:t>vs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15 </w:t>
      </w:r>
      <w:proofErr w:type="spellStart"/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o</w:t>
      </w:r>
      <w:proofErr w:type="spellEnd"/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with FOLFIRI; </w:t>
      </w:r>
      <w:r w:rsidR="00A91555" w:rsidRPr="00A91555">
        <w:rPr>
          <w:rFonts w:ascii="Book Antiqua" w:hAnsi="Book Antiqua"/>
          <w:i/>
          <w:color w:val="000000" w:themeColor="text1"/>
          <w:sz w:val="24"/>
          <w:szCs w:val="24"/>
          <w:lang w:val="en-US"/>
        </w:rPr>
        <w:t>P</w:t>
      </w:r>
      <w:r w:rsidR="00A91555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 xml:space="preserve"> </w:t>
      </w:r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=</w:t>
      </w:r>
      <w:r w:rsidR="00A91555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 xml:space="preserve"> </w:t>
      </w:r>
      <w:r w:rsidR="0029682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0.031</w:t>
      </w:r>
      <w:r w:rsidR="004A076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)</w:t>
      </w:r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 The DEBIRI group also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had</w:t>
      </w:r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a significantly higher objective response rate (69</w:t>
      </w:r>
      <w:r w:rsidR="00A91555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>%</w:t>
      </w:r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0D7922" w:rsidRPr="00A91555">
        <w:rPr>
          <w:rFonts w:ascii="Book Antiqua" w:hAnsi="Book Antiqua"/>
          <w:i/>
          <w:color w:val="000000" w:themeColor="text1"/>
          <w:sz w:val="24"/>
          <w:szCs w:val="24"/>
          <w:lang w:val="en-US"/>
        </w:rPr>
        <w:t xml:space="preserve">vs </w:t>
      </w:r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20%)</w:t>
      </w:r>
      <w:r w:rsidR="00A9155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GaW9yZW50aW5pPC9BdXRob3I+PFllYXI+MjAxMjwvWWVh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=
</w:fldData>
        </w:fldChar>
      </w:r>
      <w:r w:rsidR="00A9155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A9155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GaW9yZW50aW5pPC9BdXRob3I+PFllYXI+MjAxMjwvWWVh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=
</w:fldData>
        </w:fldChar>
      </w:r>
      <w:r w:rsidR="00A9155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A9155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A9155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A9155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A9155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A91555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21" w:tooltip="Fiorentini, 2012 #991" w:history="1">
        <w:r w:rsidR="00A91555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21</w:t>
        </w:r>
      </w:hyperlink>
      <w:r w:rsidR="00A91555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A9155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0D792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. </w:t>
      </w:r>
    </w:p>
    <w:p w14:paraId="77AF23FB" w14:textId="126213CC" w:rsidR="00760ED5" w:rsidRPr="00F37FED" w:rsidRDefault="005D05CC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In conclusion, several studies suggest that TACE can achieve disease stabilization in 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40</w:t>
      </w:r>
      <w:r w:rsidR="00A91555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>%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-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60% of patients, but whether this leads to a prolongation of 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OS 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relative to sys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emic chemotherapy is uncertain,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since almost no randomized</w:t>
      </w:r>
      <w:r w:rsidR="00CA084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-controlled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rials have been performed. Therefore larger</w:t>
      </w:r>
      <w:r w:rsidR="007232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randomized trials are needed for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comparison with standard intravenous chemotherapy.</w:t>
      </w:r>
    </w:p>
    <w:p w14:paraId="12499240" w14:textId="77777777" w:rsidR="004D3D30" w:rsidRPr="00F37FED" w:rsidRDefault="004D3D30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val="en-US"/>
        </w:rPr>
      </w:pPr>
    </w:p>
    <w:p w14:paraId="1B017C6B" w14:textId="526C433A" w:rsidR="000C4B68" w:rsidRPr="00F37FED" w:rsidRDefault="00B5592E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 w:cs="Arial"/>
          <w:b/>
          <w:color w:val="000000" w:themeColor="text1"/>
          <w:sz w:val="24"/>
          <w:szCs w:val="24"/>
          <w:lang w:val="en-US"/>
        </w:rPr>
        <w:t xml:space="preserve">SELECTIVE INTERNAL RADIATION THERAPY </w:t>
      </w:r>
    </w:p>
    <w:p w14:paraId="28978BEC" w14:textId="4D1B1D2E" w:rsidR="003B7A42" w:rsidRPr="00F37FED" w:rsidRDefault="000C4B68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S</w:t>
      </w:r>
      <w:r w:rsidR="001B4C17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elective internal radiation therapy (SIRT)</w:t>
      </w:r>
      <w:r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</w:t>
      </w:r>
      <w:r w:rsidR="00D22750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(or </w:t>
      </w:r>
      <w:proofErr w:type="spellStart"/>
      <w:r w:rsidR="00D22750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radioembolization</w:t>
      </w:r>
      <w:proofErr w:type="spellEnd"/>
      <w:r w:rsidR="00D22750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) </w:t>
      </w:r>
      <w:r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is a form of intra-arterial brachytherapy using</w:t>
      </w:r>
      <w:r w:rsidR="001B4C17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resin-based microspheres impregnated with</w:t>
      </w:r>
      <w:r w:rsidR="001B4C17" w:rsidRPr="00F37FED">
        <w:rPr>
          <w:rStyle w:val="apple-converted-space"/>
          <w:rFonts w:ascii="Book Antiqua" w:hAnsi="Book Antiqua" w:cs="Arial"/>
          <w:color w:val="000000" w:themeColor="text1"/>
          <w:sz w:val="24"/>
          <w:szCs w:val="24"/>
          <w:lang w:val="en-US"/>
        </w:rPr>
        <w:t> </w:t>
      </w:r>
      <w:r w:rsidR="001B4C17" w:rsidRPr="00F37FED">
        <w:rPr>
          <w:rFonts w:ascii="Book Antiqua" w:hAnsi="Book Antiqua" w:cs="Arial"/>
          <w:color w:val="000000" w:themeColor="text1"/>
          <w:sz w:val="24"/>
          <w:szCs w:val="24"/>
          <w:vertAlign w:val="superscript"/>
          <w:lang w:val="en-US"/>
        </w:rPr>
        <w:t>90</w:t>
      </w:r>
      <w:r w:rsidR="001B4C17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Yttrium</w:t>
      </w:r>
      <w:r w:rsidR="002F3C6C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(</w:t>
      </w:r>
      <w:r w:rsidR="002F3C6C" w:rsidRPr="00F37FED">
        <w:rPr>
          <w:rFonts w:ascii="Book Antiqua" w:hAnsi="Book Antiqua" w:cs="Arial"/>
          <w:color w:val="000000" w:themeColor="text1"/>
          <w:sz w:val="24"/>
          <w:szCs w:val="24"/>
          <w:vertAlign w:val="superscript"/>
          <w:lang w:val="en-US"/>
        </w:rPr>
        <w:t>90</w:t>
      </w:r>
      <w:r w:rsidR="002F3C6C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Y)</w:t>
      </w:r>
      <w:r w:rsidR="001B4C17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</w:t>
      </w:r>
      <w:r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as the radiation source.</w:t>
      </w:r>
      <w:r w:rsidR="00F37FED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</w:t>
      </w:r>
      <w:r w:rsidR="002F3C6C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SIRT using </w:t>
      </w:r>
      <w:r w:rsidR="002F3C6C" w:rsidRPr="00F37FED">
        <w:rPr>
          <w:rFonts w:ascii="Book Antiqua" w:hAnsi="Book Antiqua" w:cs="Arial"/>
          <w:color w:val="000000" w:themeColor="text1"/>
          <w:sz w:val="24"/>
          <w:szCs w:val="24"/>
          <w:vertAlign w:val="superscript"/>
          <w:lang w:val="en-US"/>
        </w:rPr>
        <w:t>90</w:t>
      </w:r>
      <w:r w:rsidR="002F3C6C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Y resin microspheres </w:t>
      </w:r>
      <w:r w:rsidR="004D3D30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was</w:t>
      </w:r>
      <w:r w:rsidR="002F3C6C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approved</w:t>
      </w:r>
      <w:r w:rsidR="00840AB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</w:t>
      </w:r>
      <w:r w:rsidR="002F3C6C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by the FDA </w:t>
      </w:r>
      <w:r w:rsidR="00840AB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in 2002.</w:t>
      </w:r>
      <w:r w:rsidR="00F37FED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</w:t>
      </w:r>
      <w:r w:rsidR="002F3C6C" w:rsidRPr="00F37FED">
        <w:rPr>
          <w:rFonts w:ascii="Book Antiqua" w:hAnsi="Book Antiqua" w:cs="Arial"/>
          <w:color w:val="000000" w:themeColor="text1"/>
          <w:sz w:val="24"/>
          <w:szCs w:val="24"/>
          <w:vertAlign w:val="superscript"/>
          <w:lang w:val="en-US"/>
        </w:rPr>
        <w:t>90</w:t>
      </w:r>
      <w:r w:rsidR="002F3C6C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Y-resin microspheres are delivered into the tumor-feeding arteries of the </w:t>
      </w:r>
      <w:r w:rsidR="001B4C17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hepatic arterial circulation </w:t>
      </w:r>
      <w:r w:rsidR="002F3C6C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and embed permanently in the pre-capillary arterioles of liver tumors</w:t>
      </w:r>
      <w:r w:rsidR="001B4C17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</w:t>
      </w:r>
      <w:r w:rsidR="002F3C6C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where they </w:t>
      </w:r>
      <w:r w:rsidR="001B4C17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delive</w:t>
      </w:r>
      <w:r w:rsidR="002F3C6C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r very high doses of localized radiation</w:t>
      </w:r>
      <w:r w:rsidR="001B4C17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</w:t>
      </w:r>
      <w:r w:rsidR="00402F36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(and </w:t>
      </w:r>
      <w:r w:rsidR="00D22750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so </w:t>
      </w:r>
      <w:r w:rsidR="001B4C17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minimizing </w:t>
      </w:r>
      <w:r w:rsidR="00D22750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the </w:t>
      </w:r>
      <w:r w:rsidR="001B4C17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damage </w:t>
      </w:r>
      <w:r w:rsidR="00840AB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to the healthy liver parenchym</w:t>
      </w:r>
      <w:r w:rsidR="002F3C6C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a</w:t>
      </w:r>
      <w:r w:rsidR="00402F36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)</w:t>
      </w:r>
      <w:r w:rsidR="00840AB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.</w:t>
      </w:r>
      <w:r w:rsidR="00F37FED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</w:t>
      </w:r>
      <w:r w:rsidR="003B7A42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In general</w:t>
      </w:r>
      <w:r w:rsidR="00402F36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,</w:t>
      </w:r>
      <w:r w:rsidR="003B7A42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</w:t>
      </w:r>
      <w:r w:rsidR="00D2275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IRT</w:t>
      </w:r>
      <w:r w:rsidR="003B7A4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s safe and well tolerated with fewer side effects and milder post-embolization syndrome than with </w:t>
      </w:r>
      <w:r w:rsidR="00402F3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observed </w:t>
      </w:r>
      <w:r w:rsidR="003B7A4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ACE. </w:t>
      </w:r>
      <w:r w:rsidR="00ED026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However, </w:t>
      </w:r>
      <w:r w:rsidR="00402F3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IRT</w:t>
      </w:r>
      <w:r w:rsidR="00ED026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s more complex to administer and therefore its use is often restricted to specialized centers. </w:t>
      </w:r>
      <w:r w:rsidR="003B7A4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pecific complications are rare</w:t>
      </w:r>
      <w:r w:rsidR="00402F3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,</w:t>
      </w:r>
      <w:r w:rsidR="003B7A4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and include gastroduodenal ulceration, pancreatitis, </w:t>
      </w:r>
      <w:proofErr w:type="spellStart"/>
      <w:r w:rsidR="003B7A4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holecystitis</w:t>
      </w:r>
      <w:proofErr w:type="spellEnd"/>
      <w:r w:rsidR="003B7A4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, </w:t>
      </w:r>
      <w:r w:rsidR="0024412F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bscess</w:t>
      </w:r>
      <w:r w:rsidR="00D2275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formation and radiation-</w:t>
      </w:r>
      <w:r w:rsidR="003B7A42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nduced liver or lung disease.</w:t>
      </w:r>
      <w:r w:rsidR="00ED026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</w:p>
    <w:p w14:paraId="1535FA04" w14:textId="243B5484" w:rsidR="00614DA3" w:rsidRPr="00F37FED" w:rsidRDefault="003B7A42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Approval was based on o</w:t>
      </w:r>
      <w:r w:rsidR="00614DA3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ne randomized </w:t>
      </w:r>
      <w:r w:rsidR="00D22750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controlled </w:t>
      </w:r>
      <w:r w:rsidR="00614DA3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trial </w:t>
      </w:r>
      <w:r w:rsidR="00D22750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in which </w:t>
      </w:r>
      <w:r w:rsidR="00614DA3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74 patient</w:t>
      </w:r>
      <w:r w:rsidR="00E5111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s</w:t>
      </w:r>
      <w:r w:rsidR="00614DA3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with liver isolated CRC metastases </w:t>
      </w:r>
      <w:r w:rsidR="00D22750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were assigned </w:t>
      </w:r>
      <w:r w:rsidR="00614DA3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to</w:t>
      </w:r>
      <w:r w:rsidR="00402F36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</w:t>
      </w:r>
      <w:r w:rsidR="00E5111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either </w:t>
      </w:r>
      <w:r w:rsidR="00402F36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H</w:t>
      </w:r>
      <w:r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A</w:t>
      </w:r>
      <w:r w:rsidR="00402F36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I</w:t>
      </w:r>
      <w:r w:rsidR="00E5111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-</w:t>
      </w:r>
      <w:r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FUDR alone or </w:t>
      </w:r>
      <w:r w:rsidR="00E5111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HAI-</w:t>
      </w:r>
      <w:r w:rsidR="00E5111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lastRenderedPageBreak/>
        <w:t xml:space="preserve">FUDR </w:t>
      </w:r>
      <w:r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in conjunction with a sing</w:t>
      </w:r>
      <w:r w:rsidR="00402F36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le administration of SIRT</w:t>
      </w:r>
      <w:r w:rsidR="00B5592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HcmF5PC9BdXRob3I+PFllYXI+MjAwMTwvWWVhcj48UmVj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</w:fldData>
        </w:fldChar>
      </w:r>
      <w:r w:rsidR="00B5592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instrText xml:space="preserve"> ADDIN EN.CITE </w:instrText>
      </w:r>
      <w:r w:rsidR="00B5592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HcmF5PC9BdXRob3I+PFllYXI+MjAwMTwvWWVhcj48UmVj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</w:fldData>
        </w:fldChar>
      </w:r>
      <w:r w:rsidR="00B5592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B5592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</w:r>
      <w:r w:rsidR="00B5592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fldChar w:fldCharType="end"/>
      </w:r>
      <w:r w:rsidR="00B5592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</w:r>
      <w:r w:rsidR="00B5592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fldChar w:fldCharType="separate"/>
      </w:r>
      <w:r w:rsidR="00B5592E" w:rsidRPr="00F37FED">
        <w:rPr>
          <w:rFonts w:ascii="Book Antiqua" w:hAnsi="Book Antiqua" w:cs="Arial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22" w:tooltip="Gray, 2001 #2" w:history="1">
        <w:r w:rsidR="00B5592E" w:rsidRPr="00F37FED">
          <w:rPr>
            <w:rFonts w:ascii="Book Antiqua" w:hAnsi="Book Antiqua" w:cs="Arial"/>
            <w:noProof/>
            <w:color w:val="000000" w:themeColor="text1"/>
            <w:sz w:val="24"/>
            <w:szCs w:val="24"/>
            <w:vertAlign w:val="superscript"/>
            <w:lang w:val="en-US"/>
          </w:rPr>
          <w:t>22</w:t>
        </w:r>
      </w:hyperlink>
      <w:r w:rsidR="00B5592E" w:rsidRPr="00F37FED">
        <w:rPr>
          <w:rFonts w:ascii="Book Antiqua" w:hAnsi="Book Antiqua" w:cs="Arial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B5592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fldChar w:fldCharType="end"/>
      </w:r>
      <w:r w:rsidR="00402F36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.</w:t>
      </w:r>
      <w:r w:rsidR="00F37FED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</w:t>
      </w:r>
      <w:r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The </w:t>
      </w:r>
      <w:r w:rsidR="00402F36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study found that compared with HAI, the combination of SIRT and FUDR-HAI </w:t>
      </w:r>
      <w:r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led to a significantly better complete response </w:t>
      </w:r>
      <w:r w:rsidR="00E5111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rates </w:t>
      </w:r>
      <w:r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(44</w:t>
      </w:r>
      <w:r w:rsidR="00402F36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% </w:t>
      </w:r>
      <w:r w:rsidR="00402F36" w:rsidRPr="00B5592E">
        <w:rPr>
          <w:rFonts w:ascii="Book Antiqua" w:hAnsi="Book Antiqua" w:cs="Arial"/>
          <w:i/>
          <w:color w:val="000000" w:themeColor="text1"/>
          <w:sz w:val="24"/>
          <w:szCs w:val="24"/>
          <w:lang w:val="en-US"/>
        </w:rPr>
        <w:t>vs</w:t>
      </w:r>
      <w:r w:rsidR="00402F36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18%) and prolonged the </w:t>
      </w:r>
      <w:r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median time to progression (16 </w:t>
      </w:r>
      <w:proofErr w:type="spellStart"/>
      <w:r w:rsidR="00B5592E">
        <w:rPr>
          <w:rFonts w:ascii="Book Antiqua" w:hAnsi="Book Antiqua" w:cs="Arial" w:hint="eastAsia"/>
          <w:color w:val="000000" w:themeColor="text1"/>
          <w:sz w:val="24"/>
          <w:szCs w:val="24"/>
          <w:lang w:val="en-US" w:eastAsia="zh-CN"/>
        </w:rPr>
        <w:t>mo</w:t>
      </w:r>
      <w:proofErr w:type="spellEnd"/>
      <w:r w:rsidR="00B5592E">
        <w:rPr>
          <w:rFonts w:ascii="Book Antiqua" w:hAnsi="Book Antiqua" w:cs="Arial" w:hint="eastAsia"/>
          <w:color w:val="000000" w:themeColor="text1"/>
          <w:sz w:val="24"/>
          <w:szCs w:val="24"/>
          <w:lang w:val="en-US" w:eastAsia="zh-CN"/>
        </w:rPr>
        <w:t xml:space="preserve"> </w:t>
      </w:r>
      <w:r w:rsidRPr="00B5592E">
        <w:rPr>
          <w:rFonts w:ascii="Book Antiqua" w:hAnsi="Book Antiqua" w:cs="Arial"/>
          <w:i/>
          <w:color w:val="000000" w:themeColor="text1"/>
          <w:sz w:val="24"/>
          <w:szCs w:val="24"/>
          <w:lang w:val="en-US"/>
        </w:rPr>
        <w:t xml:space="preserve">vs </w:t>
      </w:r>
      <w:r w:rsidR="00B5592E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10 </w:t>
      </w:r>
      <w:proofErr w:type="spellStart"/>
      <w:r w:rsidR="00B5592E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mo</w:t>
      </w:r>
      <w:proofErr w:type="spellEnd"/>
      <w:r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). </w:t>
      </w:r>
    </w:p>
    <w:p w14:paraId="5B82DD57" w14:textId="13C47105" w:rsidR="00C665F3" w:rsidRPr="00F37FED" w:rsidRDefault="003B7A42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proofErr w:type="spellStart"/>
      <w:r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Radioembolization</w:t>
      </w:r>
      <w:proofErr w:type="spellEnd"/>
      <w:r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has also been compared </w:t>
      </w:r>
      <w:r w:rsidR="00402F36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to</w:t>
      </w:r>
      <w:r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intravenous chemotherapy in two </w:t>
      </w:r>
      <w:r w:rsidR="00FE6277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prospective </w:t>
      </w:r>
      <w:r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randomized</w:t>
      </w:r>
      <w:r w:rsidR="00402F36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-controlled</w:t>
      </w:r>
      <w:r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trials</w:t>
      </w:r>
      <w:r w:rsidR="00B5592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WYW4gSGF6ZWw8L0F1dGhvcj48WWVhcj4yMDA0PC9ZZWFy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</w:fldData>
        </w:fldChar>
      </w:r>
      <w:r w:rsidR="00B5592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instrText xml:space="preserve"> ADDIN EN.CITE </w:instrText>
      </w:r>
      <w:r w:rsidR="00B5592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WYW4gSGF6ZWw8L0F1dGhvcj48WWVhcj4yMDA0PC9ZZWFy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</w:fldData>
        </w:fldChar>
      </w:r>
      <w:r w:rsidR="00B5592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B5592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</w:r>
      <w:r w:rsidR="00B5592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fldChar w:fldCharType="end"/>
      </w:r>
      <w:r w:rsidR="00B5592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</w:r>
      <w:r w:rsidR="00B5592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fldChar w:fldCharType="separate"/>
      </w:r>
      <w:r w:rsidR="00B5592E" w:rsidRPr="00F37FED">
        <w:rPr>
          <w:rFonts w:ascii="Book Antiqua" w:hAnsi="Book Antiqua" w:cs="Arial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23" w:tooltip="Van Hazel, 2004 #43" w:history="1">
        <w:r w:rsidR="00B5592E" w:rsidRPr="00F37FED">
          <w:rPr>
            <w:rFonts w:ascii="Book Antiqua" w:hAnsi="Book Antiqua" w:cs="Arial"/>
            <w:noProof/>
            <w:color w:val="000000" w:themeColor="text1"/>
            <w:sz w:val="24"/>
            <w:szCs w:val="24"/>
            <w:vertAlign w:val="superscript"/>
            <w:lang w:val="en-US"/>
          </w:rPr>
          <w:t>23</w:t>
        </w:r>
      </w:hyperlink>
      <w:r w:rsidR="00B5592E">
        <w:rPr>
          <w:rFonts w:ascii="Book Antiqua" w:hAnsi="Book Antiqua" w:cs="Arial"/>
          <w:noProof/>
          <w:color w:val="000000" w:themeColor="text1"/>
          <w:sz w:val="24"/>
          <w:szCs w:val="24"/>
          <w:vertAlign w:val="superscript"/>
          <w:lang w:val="en-US"/>
        </w:rPr>
        <w:t>,</w:t>
      </w:r>
      <w:hyperlink w:anchor="_ENREF_24" w:tooltip="Hendlisz, 2010 #9" w:history="1">
        <w:r w:rsidR="00B5592E" w:rsidRPr="00F37FED">
          <w:rPr>
            <w:rFonts w:ascii="Book Antiqua" w:hAnsi="Book Antiqua" w:cs="Arial"/>
            <w:noProof/>
            <w:color w:val="000000" w:themeColor="text1"/>
            <w:sz w:val="24"/>
            <w:szCs w:val="24"/>
            <w:vertAlign w:val="superscript"/>
            <w:lang w:val="en-US"/>
          </w:rPr>
          <w:t>24</w:t>
        </w:r>
      </w:hyperlink>
      <w:r w:rsidR="00B5592E" w:rsidRPr="00F37FED">
        <w:rPr>
          <w:rFonts w:ascii="Book Antiqua" w:hAnsi="Book Antiqua" w:cs="Arial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B5592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fldChar w:fldCharType="end"/>
      </w:r>
      <w:r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.</w:t>
      </w:r>
      <w:r w:rsidR="00F37FED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</w:t>
      </w:r>
      <w:r w:rsidR="00FE6277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The first RCT was a small phase II study conducted by </w:t>
      </w:r>
      <w:r w:rsidR="00FE627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v</w:t>
      </w:r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n Hazel </w:t>
      </w:r>
      <w:r w:rsidR="00C665F3" w:rsidRPr="00F37FED">
        <w:rPr>
          <w:rFonts w:ascii="Book Antiqua" w:hAnsi="Book Antiqua"/>
          <w:i/>
          <w:color w:val="000000" w:themeColor="text1"/>
          <w:sz w:val="24"/>
          <w:szCs w:val="24"/>
          <w:lang w:val="en-US"/>
        </w:rPr>
        <w:t>et al</w:t>
      </w:r>
      <w:r w:rsidR="00B5592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WYW4gSGF6ZWw8L0F1dGhvcj48WWVhcj4yMDA0PC9ZZWFy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</w:fldData>
        </w:fldChar>
      </w:r>
      <w:r w:rsidR="00B5592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B5592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WYW4gSGF6ZWw8L0F1dGhvcj48WWVhcj4yMDA0PC9ZZWFy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</w:fldData>
        </w:fldChar>
      </w:r>
      <w:r w:rsidR="00B5592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B5592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B5592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B5592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B5592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B5592E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23" w:tooltip="Van Hazel, 2004 #43" w:history="1">
        <w:r w:rsidR="00B5592E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23</w:t>
        </w:r>
      </w:hyperlink>
      <w:r w:rsidR="00B5592E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B5592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FE6277" w:rsidRPr="00F37FED">
        <w:rPr>
          <w:rFonts w:ascii="Book Antiqua" w:hAnsi="Book Antiqua"/>
          <w:i/>
          <w:color w:val="000000" w:themeColor="text1"/>
          <w:sz w:val="24"/>
          <w:szCs w:val="24"/>
          <w:lang w:val="en-US"/>
        </w:rPr>
        <w:t xml:space="preserve"> </w:t>
      </w:r>
      <w:r w:rsidR="00FE627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in 21 patients with previously untreated liver-predominant </w:t>
      </w:r>
      <w:proofErr w:type="spellStart"/>
      <w:r w:rsidR="00FE627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CRC</w:t>
      </w:r>
      <w:proofErr w:type="spellEnd"/>
      <w:r w:rsidR="00FE6277" w:rsidRPr="00F37FED">
        <w:rPr>
          <w:rFonts w:ascii="Book Antiqua" w:hAnsi="Book Antiqua"/>
          <w:i/>
          <w:color w:val="000000" w:themeColor="text1"/>
          <w:sz w:val="24"/>
          <w:szCs w:val="24"/>
          <w:lang w:val="en-US"/>
        </w:rPr>
        <w:t>.</w:t>
      </w:r>
      <w:r w:rsidR="00F37FED" w:rsidRPr="00F37FED">
        <w:rPr>
          <w:rFonts w:ascii="Book Antiqua" w:hAnsi="Book Antiqua"/>
          <w:i/>
          <w:color w:val="000000" w:themeColor="text1"/>
          <w:sz w:val="24"/>
          <w:szCs w:val="24"/>
          <w:lang w:val="en-US"/>
        </w:rPr>
        <w:t xml:space="preserve"> </w:t>
      </w:r>
      <w:r w:rsidR="0009693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</w:t>
      </w:r>
      <w:r w:rsidR="00402F3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ystemic 5-FU/LV </w:t>
      </w:r>
      <w:r w:rsidR="00D2275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preceded by a single SIRT procedure significantly prolonged </w:t>
      </w:r>
      <w:r w:rsidR="00402F3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edian OS</w:t>
      </w:r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(29.4 </w:t>
      </w:r>
      <w:proofErr w:type="spellStart"/>
      <w:r w:rsidR="00B5592E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>mo</w:t>
      </w:r>
      <w:proofErr w:type="spellEnd"/>
      <w:r w:rsidR="00B5592E" w:rsidRPr="00B5592E">
        <w:rPr>
          <w:rFonts w:ascii="Book Antiqua" w:hAnsi="Book Antiqua" w:hint="eastAsia"/>
          <w:i/>
          <w:color w:val="000000" w:themeColor="text1"/>
          <w:sz w:val="24"/>
          <w:szCs w:val="24"/>
          <w:lang w:val="en-US" w:eastAsia="zh-CN"/>
        </w:rPr>
        <w:t xml:space="preserve"> </w:t>
      </w:r>
      <w:r w:rsidR="00C665F3" w:rsidRPr="00B5592E">
        <w:rPr>
          <w:rFonts w:ascii="Book Antiqua" w:hAnsi="Book Antiqua"/>
          <w:i/>
          <w:color w:val="000000" w:themeColor="text1"/>
          <w:sz w:val="24"/>
          <w:szCs w:val="24"/>
          <w:lang w:val="en-US"/>
        </w:rPr>
        <w:t>vs</w:t>
      </w:r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12.8 </w:t>
      </w:r>
      <w:proofErr w:type="spellStart"/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o</w:t>
      </w:r>
      <w:proofErr w:type="spellEnd"/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) as well as time to progression (TTP) (18.6 </w:t>
      </w:r>
      <w:proofErr w:type="spellStart"/>
      <w:r w:rsidR="00B5592E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>mo</w:t>
      </w:r>
      <w:proofErr w:type="spellEnd"/>
      <w:r w:rsidR="00B5592E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 xml:space="preserve"> </w:t>
      </w:r>
      <w:r w:rsidR="00C665F3" w:rsidRPr="00B5592E">
        <w:rPr>
          <w:rFonts w:ascii="Book Antiqua" w:hAnsi="Book Antiqua"/>
          <w:i/>
          <w:color w:val="000000" w:themeColor="text1"/>
          <w:sz w:val="24"/>
          <w:szCs w:val="24"/>
          <w:lang w:val="en-US"/>
        </w:rPr>
        <w:t>vs</w:t>
      </w:r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3.6 </w:t>
      </w:r>
      <w:proofErr w:type="spellStart"/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o</w:t>
      </w:r>
      <w:proofErr w:type="spellEnd"/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)</w:t>
      </w:r>
      <w:r w:rsidR="0009693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compared with 5FU/LV alone</w:t>
      </w:r>
      <w:r w:rsidR="00FE627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. More recently, </w:t>
      </w:r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 phase III s</w:t>
      </w:r>
      <w:r w:rsidR="00FE627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udy</w:t>
      </w:r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assigned 44 patients with chemotherapy refractory liver-limited metastatic CRC to treatment with 5-FU monotherapy </w:t>
      </w:r>
      <w:r w:rsidR="00E5111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or </w:t>
      </w:r>
      <w:r w:rsidR="00FE627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IRT</w:t>
      </w:r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during the first cycle of chemotherapy followed by 5-FU monotherapy, until hepatic progression</w:t>
      </w:r>
      <w:r w:rsidR="0007276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IZW5kbGlzejwvQXV0aG9yPjxZZWFyPjIwMTA8L1llYXI+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</w:fldData>
        </w:fldChar>
      </w:r>
      <w:r w:rsidR="0007276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07276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IZW5kbGlzejwvQXV0aG9yPjxZZWFyPjIwMTA8L1llYXI+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</w:fldData>
        </w:fldChar>
      </w:r>
      <w:r w:rsidR="0007276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07276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07276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07276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07276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072765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24" w:tooltip="Hendlisz, 2010 #9" w:history="1">
        <w:r w:rsidR="00072765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24</w:t>
        </w:r>
      </w:hyperlink>
      <w:r w:rsidR="00072765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07276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FE627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FE627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Cross-over to </w:t>
      </w:r>
      <w:r w:rsidR="0009693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IRT</w:t>
      </w:r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was permitted after progression in the 5</w:t>
      </w:r>
      <w:r w:rsidR="00072765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>-</w:t>
      </w:r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FU monotherapy arm. </w:t>
      </w:r>
      <w:r w:rsidR="00FE627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n</w:t>
      </w:r>
      <w:r w:rsidR="00D2275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</w:t>
      </w:r>
      <w:r w:rsidR="00FE627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e again the combination of SIRT and systemic chemotherapy </w:t>
      </w:r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significantly improved TTP (4.5 </w:t>
      </w:r>
      <w:proofErr w:type="spellStart"/>
      <w:r w:rsidR="00072765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>mo</w:t>
      </w:r>
      <w:proofErr w:type="spellEnd"/>
      <w:r w:rsidR="00072765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 xml:space="preserve"> </w:t>
      </w:r>
      <w:r w:rsidR="00C665F3" w:rsidRPr="00072765">
        <w:rPr>
          <w:rFonts w:ascii="Book Antiqua" w:hAnsi="Book Antiqua"/>
          <w:i/>
          <w:color w:val="000000" w:themeColor="text1"/>
          <w:sz w:val="24"/>
          <w:szCs w:val="24"/>
          <w:lang w:val="en-US"/>
        </w:rPr>
        <w:t>vs</w:t>
      </w:r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2.1 </w:t>
      </w:r>
      <w:proofErr w:type="spellStart"/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o</w:t>
      </w:r>
      <w:proofErr w:type="spellEnd"/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), </w:t>
      </w:r>
      <w:r w:rsidR="00ED026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but</w:t>
      </w:r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FE627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without any </w:t>
      </w:r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difference in </w:t>
      </w:r>
      <w:r w:rsidR="00D2275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S</w:t>
      </w:r>
      <w:r w:rsidR="00C665F3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FE627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between the two arms </w:t>
      </w:r>
      <w:r w:rsidR="00E5111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(10.0 </w:t>
      </w:r>
      <w:proofErr w:type="spellStart"/>
      <w:r w:rsidR="00072765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>mo</w:t>
      </w:r>
      <w:proofErr w:type="spellEnd"/>
      <w:r w:rsidR="00072765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 xml:space="preserve"> </w:t>
      </w:r>
      <w:r w:rsidR="00072765" w:rsidRPr="00072765">
        <w:rPr>
          <w:rFonts w:ascii="Book Antiqua" w:hAnsi="Book Antiqua"/>
          <w:i/>
          <w:color w:val="000000" w:themeColor="text1"/>
          <w:sz w:val="24"/>
          <w:szCs w:val="24"/>
          <w:lang w:val="en-US"/>
        </w:rPr>
        <w:t>vs</w:t>
      </w:r>
      <w:r w:rsidR="00E5111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7.3 </w:t>
      </w:r>
      <w:proofErr w:type="spellStart"/>
      <w:r w:rsidR="00E5111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o</w:t>
      </w:r>
      <w:proofErr w:type="spellEnd"/>
      <w:r w:rsidR="00E5111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) primarily </w:t>
      </w:r>
      <w:r w:rsidR="00FE627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due to the cross-over of some patients </w:t>
      </w:r>
      <w:r w:rsidR="00E5111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from 5-FU monotherapy </w:t>
      </w:r>
      <w:r w:rsidR="00FE6277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o the SIRT arm</w:t>
      </w:r>
      <w:r w:rsidR="00E5111E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following progression</w:t>
      </w:r>
      <w:r w:rsidR="00967CF1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 xml:space="preserve"> </w:t>
      </w:r>
      <w:r w:rsidR="00ED0265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Studies </w:t>
      </w:r>
      <w:r w:rsidR="000C42A8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in which</w:t>
      </w:r>
      <w:r w:rsidR="00ED0265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</w:t>
      </w:r>
      <w:r w:rsidR="00096936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SIRT</w:t>
      </w:r>
      <w:r w:rsidR="00ED0265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is added to more modern systemic chemotherapy such as FOLFOX and bevacizumab (SIRFLOX and FOXFIRE study) </w:t>
      </w:r>
      <w:r w:rsidR="00E5111E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are now ongoing with initial results from SIRFLOX likely to be presented in 2015</w:t>
      </w:r>
      <w:r w:rsidR="00ED0265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.</w:t>
      </w:r>
    </w:p>
    <w:p w14:paraId="78889770" w14:textId="48EA781A" w:rsidR="001D67B8" w:rsidRPr="00F37FED" w:rsidRDefault="00E5111E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o date most of the published studies with SIRT are in</w:t>
      </w:r>
      <w:r w:rsidR="001D67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1D67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hemorefractory</w:t>
      </w:r>
      <w:proofErr w:type="spellEnd"/>
      <w:r w:rsidR="001D67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liver predominant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</w:t>
      </w:r>
      <w:r w:rsidR="001D67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RC</w:t>
      </w:r>
      <w:proofErr w:type="spellEnd"/>
      <w:r w:rsidR="001D67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1D67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 systematic review of twenty studies comprising 979 patients treated with </w:t>
      </w:r>
      <w:r w:rsidRPr="00F37FED">
        <w:rPr>
          <w:rFonts w:ascii="Book Antiqua" w:hAnsi="Book Antiqua"/>
          <w:color w:val="000000" w:themeColor="text1"/>
          <w:sz w:val="24"/>
          <w:szCs w:val="24"/>
          <w:vertAlign w:val="superscript"/>
          <w:lang w:val="en-US"/>
        </w:rPr>
        <w:t>90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Y-resin microspheres</w:t>
      </w:r>
      <w:r w:rsidR="0009693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1D67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revealed a median time to intrahepatic progression of 9 </w:t>
      </w:r>
      <w:proofErr w:type="spellStart"/>
      <w:r w:rsidR="001D67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o</w:t>
      </w:r>
      <w:proofErr w:type="spellEnd"/>
      <w:r w:rsidR="001D67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and </w:t>
      </w:r>
      <w:r w:rsidR="006B384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S</w:t>
      </w:r>
      <w:r w:rsidR="00C46366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of 12 </w:t>
      </w:r>
      <w:proofErr w:type="spellStart"/>
      <w:r w:rsidR="00C46366">
        <w:rPr>
          <w:rFonts w:ascii="Book Antiqua" w:hAnsi="Book Antiqua"/>
          <w:color w:val="000000" w:themeColor="text1"/>
          <w:sz w:val="24"/>
          <w:szCs w:val="24"/>
          <w:lang w:val="en-US"/>
        </w:rPr>
        <w:t>mo</w:t>
      </w:r>
      <w:proofErr w:type="spellEnd"/>
      <w:r w:rsidR="00C4636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YXhlbmE8L0F1dGhvcj48WWVhcj4yMDE0PC9ZZWFyPjxS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</w:fldData>
        </w:fldChar>
      </w:r>
      <w:r w:rsidR="00C4636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 </w:instrText>
      </w:r>
      <w:r w:rsidR="00C4636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begin">
          <w:fldData xml:space="preserve">PEVuZE5vdGU+PENpdGU+PEF1dGhvcj5TYXhlbmE8L0F1dGhvcj48WWVhcj4yMDE0PC9ZZWFyPjxS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</w:fldData>
        </w:fldChar>
      </w:r>
      <w:r w:rsidR="00C4636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instrText xml:space="preserve"> ADDIN EN.CITE.DATA </w:instrText>
      </w:r>
      <w:r w:rsidR="00C4636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C4636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C4636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</w:r>
      <w:r w:rsidR="00C4636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separate"/>
      </w:r>
      <w:r w:rsidR="00C46366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[</w:t>
      </w:r>
      <w:hyperlink w:anchor="_ENREF_25" w:tooltip="Saxena, 2014 #1449" w:history="1">
        <w:r w:rsidR="00C46366" w:rsidRPr="00F37FED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  <w:lang w:val="en-US"/>
          </w:rPr>
          <w:t>25</w:t>
        </w:r>
      </w:hyperlink>
      <w:r w:rsidR="00C46366" w:rsidRPr="00F37FED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  <w:lang w:val="en-US"/>
        </w:rPr>
        <w:t>]</w:t>
      </w:r>
      <w:r w:rsidR="00C4636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fldChar w:fldCharType="end"/>
      </w:r>
      <w:r w:rsidR="006B384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.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1D67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lthough this review has several shor</w:t>
      </w:r>
      <w:r w:rsidR="00C1001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</w:t>
      </w:r>
      <w:r w:rsidR="001D67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omings such as</w:t>
      </w:r>
      <w:r w:rsidR="006B384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:</w:t>
      </w:r>
      <w:r w:rsidR="001D67B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he inclusion of multiple observational studies</w:t>
      </w:r>
      <w:r w:rsidR="00C1001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, studies with small sample sizes and the heterogeneity </w:t>
      </w:r>
      <w:r w:rsidR="006B384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of patients, it still demonstrated</w:t>
      </w:r>
      <w:r w:rsidR="00C1001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that </w:t>
      </w:r>
      <w:r w:rsidR="00DB7A9C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SIRT was</w:t>
      </w:r>
      <w:r w:rsidR="00C1001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safe and an effective treatment for </w:t>
      </w:r>
      <w:proofErr w:type="spellStart"/>
      <w:r w:rsidR="00C1001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unresectable</w:t>
      </w:r>
      <w:proofErr w:type="spellEnd"/>
      <w:r w:rsidR="00C1001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, </w:t>
      </w:r>
      <w:proofErr w:type="spellStart"/>
      <w:r w:rsidR="00C1001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hemorefractory</w:t>
      </w:r>
      <w:proofErr w:type="spellEnd"/>
      <w:r w:rsidR="00C1001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6B384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CRC</w:t>
      </w:r>
      <w:proofErr w:type="spellEnd"/>
      <w:r w:rsidR="00C1001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</w:p>
    <w:p w14:paraId="6AF04886" w14:textId="77777777" w:rsidR="00C10010" w:rsidRPr="00F37FED" w:rsidRDefault="00C10010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</w:p>
    <w:p w14:paraId="6E5A3821" w14:textId="29E96E1B" w:rsidR="00BC4CE6" w:rsidRPr="00F37FED" w:rsidRDefault="00C46366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ajorEastAsia" w:hAnsi="Book Antiqua" w:cstheme="majorBidi"/>
          <w:b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b/>
          <w:color w:val="000000" w:themeColor="text1"/>
          <w:sz w:val="24"/>
          <w:szCs w:val="24"/>
          <w:lang w:val="en-US"/>
        </w:rPr>
        <w:t>CONCLUSION</w:t>
      </w:r>
    </w:p>
    <w:p w14:paraId="36792340" w14:textId="660E4899" w:rsidR="00BC4CE6" w:rsidRPr="00F37FED" w:rsidRDefault="00C10010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he management of </w:t>
      </w:r>
      <w:proofErr w:type="spellStart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chemorefractory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6B384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liver metastases from </w:t>
      </w:r>
      <w:proofErr w:type="spellStart"/>
      <w:r w:rsidR="006B3845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mCRC</w:t>
      </w:r>
      <w:proofErr w:type="spellEnd"/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is a major challenge and effective treatment options are</w:t>
      </w:r>
      <w:r w:rsidR="00A01F5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urgently </w:t>
      </w:r>
      <w:r w:rsidR="00EE121F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needed. </w:t>
      </w:r>
      <w:proofErr w:type="gramStart"/>
      <w:r w:rsidR="00EE121F">
        <w:rPr>
          <w:rFonts w:ascii="Book Antiqua" w:hAnsi="Book Antiqua"/>
          <w:color w:val="000000" w:themeColor="text1"/>
          <w:sz w:val="24"/>
          <w:szCs w:val="24"/>
          <w:lang w:val="en-US"/>
        </w:rPr>
        <w:t>Both</w:t>
      </w:r>
      <w:r w:rsidR="00EE121F">
        <w:rPr>
          <w:rFonts w:ascii="Book Antiqua" w:hAnsi="Book Antiqua" w:hint="eastAsia"/>
          <w:color w:val="000000" w:themeColor="text1"/>
          <w:sz w:val="24"/>
          <w:szCs w:val="24"/>
          <w:lang w:val="en-US" w:eastAsia="zh-CN"/>
        </w:rPr>
        <w:t xml:space="preserve"> </w:t>
      </w:r>
      <w:r w:rsidR="000C4B6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H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</w:t>
      </w:r>
      <w:r w:rsidR="000C4B6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I</w:t>
      </w:r>
      <w:proofErr w:type="gramEnd"/>
      <w:r w:rsidR="000C4B6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0C4B6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lastRenderedPageBreak/>
        <w:t>chemotherapy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as well as </w:t>
      </w:r>
      <w:r w:rsidR="000C4B6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TACE</w:t>
      </w:r>
      <w:r w:rsidR="0009693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0C4B68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nd SIRT</w:t>
      </w: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appear to be effecti</w:t>
      </w:r>
      <w:r w:rsidR="00D36060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ve in this setting when used in centers with expertise in the technical aspects of these local treatments. </w:t>
      </w:r>
      <w:r w:rsidR="0009693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However, </w:t>
      </w:r>
      <w:r w:rsidR="00A01F51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dequately powered prospective phase III studies </w:t>
      </w:r>
      <w:r w:rsidR="0009693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>are still needed.</w:t>
      </w:r>
      <w:r w:rsidR="00F37FED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096936"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Landmark studies such as </w:t>
      </w:r>
      <w:r w:rsidR="00EA4C46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SIRFLOX and FOXFIRE with SIRT are expected to help better define</w:t>
      </w:r>
      <w:r w:rsidR="00697878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the role of these treatments earlier in the course of</w:t>
      </w:r>
      <w:r w:rsidR="00EA4C46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 xml:space="preserve"> liver-predominant </w:t>
      </w:r>
      <w:proofErr w:type="spellStart"/>
      <w:r w:rsidR="00EA4C46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mCRC</w:t>
      </w:r>
      <w:proofErr w:type="spellEnd"/>
      <w:r w:rsidR="00EA4C46" w:rsidRPr="00F37FED">
        <w:rPr>
          <w:rFonts w:ascii="Book Antiqua" w:hAnsi="Book Antiqua" w:cs="Arial"/>
          <w:color w:val="000000" w:themeColor="text1"/>
          <w:sz w:val="24"/>
          <w:szCs w:val="24"/>
          <w:lang w:val="en-US"/>
        </w:rPr>
        <w:t>.</w:t>
      </w:r>
    </w:p>
    <w:p w14:paraId="64C4F368" w14:textId="273D7E9D" w:rsidR="00373245" w:rsidRPr="00F37FED" w:rsidRDefault="00373245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</w:p>
    <w:p w14:paraId="5786588D" w14:textId="77777777" w:rsidR="00760ED5" w:rsidRPr="00F37FED" w:rsidRDefault="00760ED5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F37FED">
        <w:rPr>
          <w:rFonts w:ascii="Book Antiqua" w:hAnsi="Book Antiqua"/>
          <w:color w:val="000000" w:themeColor="text1"/>
          <w:sz w:val="24"/>
          <w:szCs w:val="24"/>
          <w:lang w:val="en-US"/>
        </w:rPr>
        <w:br w:type="page"/>
      </w:r>
    </w:p>
    <w:p w14:paraId="0BD01792" w14:textId="5A70265D" w:rsidR="00FD74F4" w:rsidRPr="002A60DD" w:rsidRDefault="00EE121F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  <w:lang w:val="en-US" w:eastAsia="zh-CN"/>
        </w:rPr>
      </w:pPr>
      <w:r w:rsidRPr="002A60DD">
        <w:rPr>
          <w:rFonts w:ascii="Book Antiqua" w:hAnsi="Book Antiqua"/>
          <w:b/>
          <w:color w:val="000000" w:themeColor="text1"/>
          <w:sz w:val="24"/>
          <w:szCs w:val="24"/>
          <w:lang w:val="en-US" w:eastAsia="zh-CN"/>
        </w:rPr>
        <w:lastRenderedPageBreak/>
        <w:t>REFERENCES</w:t>
      </w:r>
    </w:p>
    <w:p w14:paraId="0221E255" w14:textId="720FC09C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 </w:t>
      </w:r>
      <w:proofErr w:type="spellStart"/>
      <w:r w:rsidRPr="002A60DD">
        <w:rPr>
          <w:rFonts w:ascii="Book Antiqua" w:eastAsia="宋体" w:hAnsi="Book Antiqua" w:cs="宋体"/>
          <w:b/>
          <w:sz w:val="24"/>
          <w:szCs w:val="24"/>
          <w:lang w:val="en-US" w:eastAsia="zh-CN"/>
        </w:rPr>
        <w:t>Ferlay</w:t>
      </w:r>
      <w:proofErr w:type="spellEnd"/>
      <w:r w:rsidRPr="002A60DD">
        <w:rPr>
          <w:rFonts w:ascii="Book Antiqua" w:eastAsia="宋体" w:hAnsi="Book Antiqua" w:cs="宋体"/>
          <w:b/>
          <w:sz w:val="24"/>
          <w:szCs w:val="24"/>
          <w:lang w:val="en-US" w:eastAsia="zh-CN"/>
        </w:rPr>
        <w:t xml:space="preserve"> J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Soerjomataram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Ervik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Dikshit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Eser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Mathers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Rebelo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Parki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Forman D, Bray F, Lyon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FIAfRoC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proofErr w:type="gram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GLOBOCAN 2012 v1.0, Cancer Incidence and Mortality Worldwide.</w:t>
      </w:r>
      <w:proofErr w:type="gram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gram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IARC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CancerBas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o 11 2013</w:t>
      </w:r>
      <w:r w:rsidR="00A94A7A">
        <w:rPr>
          <w:rFonts w:ascii="Book Antiqua" w:eastAsia="宋体" w:hAnsi="Book Antiqua" w:cs="宋体"/>
          <w:sz w:val="24"/>
          <w:szCs w:val="24"/>
          <w:lang w:val="en-US" w:eastAsia="zh-CN"/>
        </w:rPr>
        <w:t>.</w:t>
      </w:r>
      <w:proofErr w:type="gram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[</w:t>
      </w:r>
      <w:r w:rsidR="00A94A7A">
        <w:rPr>
          <w:rFonts w:ascii="Book Antiqua" w:eastAsia="宋体" w:hAnsi="Book Antiqua" w:cs="宋体"/>
          <w:sz w:val="24"/>
          <w:szCs w:val="24"/>
          <w:lang w:val="en-US" w:eastAsia="zh-CN"/>
        </w:rPr>
        <w:t>accessed</w:t>
      </w:r>
      <w:bookmarkStart w:id="6" w:name="_GoBack"/>
      <w:bookmarkEnd w:id="6"/>
      <w:r w:rsidR="00A94A7A"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2014</w:t>
      </w:r>
      <w:r w:rsidR="00A94A7A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eb </w:t>
      </w:r>
      <w:r w:rsidR="00A94A7A"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23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]</w:t>
      </w:r>
      <w:r w:rsidR="00A94A7A">
        <w:rPr>
          <w:rFonts w:ascii="Book Antiqua" w:eastAsia="宋体" w:hAnsi="Book Antiqua" w:cs="宋体"/>
          <w:sz w:val="24"/>
          <w:szCs w:val="24"/>
          <w:lang w:val="en-US" w:eastAsia="zh-CN"/>
        </w:rPr>
        <w:t>.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vailable from: </w:t>
      </w:r>
      <w:r w:rsidR="00967CF1">
        <w:rPr>
          <w:rFonts w:ascii="Book Antiqua" w:eastAsia="宋体" w:hAnsi="Book Antiqua" w:cs="宋体"/>
          <w:sz w:val="24"/>
          <w:szCs w:val="24"/>
          <w:lang w:val="en-US" w:eastAsia="zh-CN"/>
        </w:rPr>
        <w:t>URL: http: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//globocan.iarc.fr</w:t>
      </w:r>
    </w:p>
    <w:p w14:paraId="68F48E53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 </w:t>
      </w:r>
      <w:proofErr w:type="spellStart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eporrier</w:t>
      </w:r>
      <w:proofErr w:type="spellEnd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Maure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Chich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Bara S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Sego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Launoy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. </w:t>
      </w:r>
      <w:proofErr w:type="gram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A population-based study of the incidence, management and prognosis of hepatic metastases from colorectal cancer.</w:t>
      </w:r>
      <w:proofErr w:type="gram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Br J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urg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6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3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465-474 [PMID: 16523446 DOI: 10.1002/bjs.5278]</w:t>
      </w:r>
    </w:p>
    <w:p w14:paraId="0904EFE2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einemann V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von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Weikerstha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F, Decker T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Kian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Vehling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-Kaiser U, Al-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Batra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E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Heintges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Lerchenmüller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Kah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Seipelt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Kullman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Stauch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Scheithauer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Hielscher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Scholz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Müller S, Link H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Niederl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Rost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Höffkes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G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Moehler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Lindig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U, Modest DP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Rossius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Kirchner T, Jung A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Stintzing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. FOLFIRI plus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cetuximab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ersus FOLFIRI plus bevacizumab as first-line treatment for patients with metastatic colorectal cancer (FIRE-3): a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randomised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open-label, phase 3 trial.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Lancet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5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1065-1075 [PMID: 25088940 DOI: 10.1016/s1470-2045(14)70330-4]</w:t>
      </w:r>
    </w:p>
    <w:p w14:paraId="1D736089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 </w:t>
      </w:r>
      <w:proofErr w:type="spellStart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aneshan</w:t>
      </w:r>
      <w:proofErr w:type="spellEnd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Uppon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Hon LQ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Warakaull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Ubero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. Hepatic arterial infusion of chemotherapy: the role of diagnostic and interventional radiology.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nn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8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9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847-851 [PMID: 18029972 DOI: 10.1093/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annonc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/mdm528]</w:t>
      </w:r>
    </w:p>
    <w:p w14:paraId="6E4B1A6B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 </w:t>
      </w:r>
      <w:proofErr w:type="spellStart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emeny</w:t>
      </w:r>
      <w:proofErr w:type="spellEnd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N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Seiter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Niedzwieck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Chapman D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Sigurdso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Cohen A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Botet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Oderma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Murray P. </w:t>
      </w:r>
      <w:proofErr w:type="gram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A randomized trial of intrahepatic infusion of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fluorodeoxyuridin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ith dexamethasone versus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fluorodeoxyuridin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lone in the treatment of metastatic colorectal cancer.</w:t>
      </w:r>
      <w:proofErr w:type="gram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ancer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2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9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327-334 [PMID: 1303612]</w:t>
      </w:r>
    </w:p>
    <w:p w14:paraId="524172FB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 </w:t>
      </w:r>
      <w:proofErr w:type="spellStart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ucreux</w:t>
      </w:r>
      <w:proofErr w:type="spellEnd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Ychou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Laplanch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Gameli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Lasser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Hussein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Quenet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Viret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Jacob JH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Boig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, Elias D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Delperro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R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Luboinsk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. Hepatic arterial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oxaliplati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fusion plus intravenous chemotherapy in colorectal cancer with inoperable hepatic metastases: a trial of the gastrointestinal group of the Federation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National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es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Centres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e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Lutt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Contr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e Cancer.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5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3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4881-4887 [PMID: 16009952 DOI: 10.1200/jco.2005.05.120]</w:t>
      </w:r>
    </w:p>
    <w:p w14:paraId="33E4E79E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 </w:t>
      </w:r>
      <w:proofErr w:type="spellStart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oige</w:t>
      </w:r>
      <w:proofErr w:type="spellEnd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V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Malka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Elias D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Castaing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De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Baer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Goer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Dromai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Pocard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Ducreux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. Hepatic arterial infusion of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oxaliplati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d intravenous LV5FU2 in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unresectabl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iver metastases from colorectal cancer after systemic chemotherapy 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failure.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nn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urg</w:t>
      </w:r>
      <w:proofErr w:type="spellEnd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8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5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219-226 [PMID: 17896145 DOI: 10.1245/s10434-007-9581-7]</w:t>
      </w:r>
    </w:p>
    <w:p w14:paraId="6F966978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 </w:t>
      </w:r>
      <w:proofErr w:type="spellStart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Fiorentini</w:t>
      </w:r>
      <w:proofErr w:type="spellEnd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G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Rossi S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Bernardesch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Cantore M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Guadagn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. Is there a new drug beyond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floxuridin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or intra-arterial hepatic chemotherapy in liver metastases from colorectal cancer?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5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3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2105; author reply 2106 [PMID: 15774801 DOI: 10.1200/jco.2005.99.297]</w:t>
      </w:r>
    </w:p>
    <w:p w14:paraId="78590EF6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9 </w:t>
      </w:r>
      <w:proofErr w:type="spellStart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Prenen</w:t>
      </w:r>
      <w:proofErr w:type="spellEnd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H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Van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Cutsem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. Oncological management of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unresectabl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iver metastases.</w:t>
      </w:r>
      <w:proofErr w:type="gram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g Dis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30 </w:t>
      </w:r>
      <w:proofErr w:type="spellStart"/>
      <w:r w:rsidRPr="002A60DD">
        <w:rPr>
          <w:rFonts w:ascii="Book Antiqua" w:eastAsia="宋体" w:hAnsi="Book Antiqua" w:cs="宋体"/>
          <w:bCs/>
          <w:sz w:val="24"/>
          <w:szCs w:val="24"/>
          <w:lang w:val="en-US" w:eastAsia="zh-CN"/>
        </w:rPr>
        <w:t>Suppl</w:t>
      </w:r>
      <w:proofErr w:type="spellEnd"/>
      <w:r w:rsidRPr="002A60DD">
        <w:rPr>
          <w:rFonts w:ascii="Book Antiqua" w:eastAsia="宋体" w:hAnsi="Book Antiqua" w:cs="宋体"/>
          <w:bCs/>
          <w:sz w:val="24"/>
          <w:szCs w:val="24"/>
          <w:lang w:val="en-US" w:eastAsia="zh-CN"/>
        </w:rPr>
        <w:t xml:space="preserve"> 2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137-142 [PMID: 23207946 DOI: 10.1159/000342047]</w:t>
      </w:r>
    </w:p>
    <w:p w14:paraId="0B9FE2A4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0 </w:t>
      </w:r>
      <w:proofErr w:type="spellStart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</w:t>
      </w:r>
      <w:r w:rsidRPr="002A60DD">
        <w:rPr>
          <w:rFonts w:ascii="Times New Roman" w:eastAsia="宋体" w:hAnsi="Times New Roman" w:cs="Times New Roman"/>
          <w:b/>
          <w:bCs/>
          <w:sz w:val="24"/>
          <w:szCs w:val="24"/>
          <w:lang w:val="en-US" w:eastAsia="zh-CN"/>
        </w:rPr>
        <w:t>ʼ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ngelica</w:t>
      </w:r>
      <w:proofErr w:type="spellEnd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I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, Correa-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Gallego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Paty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B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Cercek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Gewirtz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, Chou JF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Capanu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Kingham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P, Fong Y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DeMatteo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P, Allen PJ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Jarnagi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R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Kemeny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. Phase II trial of hepatic artery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infusiona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d systemic chemotherapy for patients with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unresectabl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epatic metastases from colorectal cancer: conversion to resection and long-term outcomes.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nn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urg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61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353-360 [PMID: 24646562 DOI: 10.1097/sla.0000000000000614]</w:t>
      </w:r>
    </w:p>
    <w:p w14:paraId="0FC65704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1 </w:t>
      </w:r>
      <w:proofErr w:type="spellStart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lberts</w:t>
      </w:r>
      <w:proofErr w:type="spellEnd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SR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Roh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S, Mahoney MR, O'Connell MJ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Nagorney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M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Wagma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Smyrk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C, Weiland TL, Lai LL, Schwarz RE, Molina R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Dentchev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Bolton JS. Alternating systemic and hepatic artery infusion therapy for resected liver metastases from colorectal cancer: a North Central Cancer Treatment Group (NCCTG)/ National Surgical Adjuvant Breast and Bowel Project (NSABP) phase II intergroup trial, N9945/CI-66.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8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853-858 [PMID: 20048179 DOI: 10.1200/jco.2009.24.6728]</w:t>
      </w:r>
    </w:p>
    <w:p w14:paraId="4704F916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2 </w:t>
      </w:r>
      <w:proofErr w:type="spellStart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emeny</w:t>
      </w:r>
      <w:proofErr w:type="spellEnd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N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Jarnagi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Gone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Stockman J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Blumgart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Sperber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Hummer A, Fong Y. Phase I/II study of hepatic arterial therapy with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floxuridin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d dexamethasone in combination with intravenous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irinoteca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s adjuvant treatment after resection of hepatic metastases from colorectal cancer.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3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1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3303-3309 [PMID: 12947066 DOI: 10.1200/jco.2003.03.142]</w:t>
      </w:r>
    </w:p>
    <w:p w14:paraId="24D4A985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3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err DJ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McArdl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S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Lederman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Taylor I, Sherlock DJ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Schlag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M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Buckels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Mayer D, Cain D, Stephens RJ. Intrahepatic arterial versus intravenous fluorouracil and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folinic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cid for colorectal cancer liver metastases: a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multicentr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randomised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rial.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ancet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3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1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368-373 [PMID: 12573372 DOI: 10.1016/s0140-6736(03)12388-4]</w:t>
      </w:r>
    </w:p>
    <w:p w14:paraId="0D7815B5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4 </w:t>
      </w:r>
      <w:proofErr w:type="spellStart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emeny</w:t>
      </w:r>
      <w:proofErr w:type="spellEnd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NE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Niedzwieck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Hollis DR, Lenz HJ, Warren RS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Naughto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J, 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Weeks JC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Sigurdso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R, Herndon JE, Zhang C, Mayer RJ. Hepatic arterial infusion versus systemic therapy for hepatic metastases from colorectal cancer: a randomized trial of efficacy, quality of life, and molecular markers (CALGB 9481).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6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4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1395-1403 [PMID: 16505413 DOI: 10.1200/jco.2005.03.8166]</w:t>
      </w:r>
    </w:p>
    <w:p w14:paraId="52E571AE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5 </w:t>
      </w:r>
      <w:proofErr w:type="spellStart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Vogl</w:t>
      </w:r>
      <w:proofErr w:type="spellEnd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TJ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Gruber T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Balzer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O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Eichler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Hammersting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Zangos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. Repeated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transarteria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hemoembolization in the treatment of liver metastases of colorectal cancer: prospective study.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Radiology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50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281-289 [PMID: 19092099 DOI: 10.1148/radiol.2501080295]</w:t>
      </w:r>
    </w:p>
    <w:p w14:paraId="47471181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6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ruber-</w:t>
      </w:r>
      <w:proofErr w:type="spellStart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ouh</w:t>
      </w:r>
      <w:proofErr w:type="spellEnd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T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Naguib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N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Eichler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Ackermann H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Zangos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Trojan J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Beeres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Harth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Schulz B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Nour-Eldi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 NE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Vog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J.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Transarteria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hemoembolization of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unresectabl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ystemic chemotherapy-refractory liver metastases from colorectal cancer: long-term results over a 10-year period.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nt</w:t>
      </w:r>
      <w:proofErr w:type="spellEnd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Cancer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34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1225-1231 [PMID: 23960002 DOI: 10.1002/ijc.28443]</w:t>
      </w:r>
    </w:p>
    <w:p w14:paraId="0C774DEB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7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lbert M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Kiefer MV, Sun W, Haller D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Fraker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L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Tuit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M, Stavropoulos SW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Mondschei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I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Soule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C. Chemoembolization of colorectal liver metastases with cisplatin, doxorubicin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mitomyci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ethiodo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and polyvinyl alcohol.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ancer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17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343-352 [PMID: 20830766 DOI: 10.1002/cncr.25387]</w:t>
      </w:r>
    </w:p>
    <w:p w14:paraId="57F4F1DB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8 </w:t>
      </w:r>
      <w:proofErr w:type="spellStart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liberti</w:t>
      </w:r>
      <w:proofErr w:type="spellEnd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C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Fiorentin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Muzzio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C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Pomerr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Till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Dallara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Benea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. Trans-arterial chemoembolization of metastatic colorectal carcinoma to the liver adopting DC Bead®, drug-eluting bead loaded with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irinoteca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: results of a phase II clinical study.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nticancer Res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1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4581-4587 [PMID: 22199334]</w:t>
      </w:r>
    </w:p>
    <w:p w14:paraId="6AEF5551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9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rtin RC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Joshi J, Robbins K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Tomalty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Bosnjakovik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Derner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Padr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Rocek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Scupchenko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Tatum C. Hepatic intra-arterial injection of drug-eluting bead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irinoteca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(DEBIRI) in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unresectabl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olorectal liver metastases refractory to systemic chemotherapy: results of multi-institutional study.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nn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urg</w:t>
      </w:r>
      <w:proofErr w:type="spellEnd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192-198 [PMID: 20740319 DOI: 10.1245/s10434-010-1288-5]</w:t>
      </w:r>
    </w:p>
    <w:p w14:paraId="7AA900CE" w14:textId="054960B3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0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rtin R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Geller D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Espat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Kooby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Sellars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Goldstein R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Imagawa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Scoggins C. Safety and efficacy of trans arterial chemoembolization with drug-eluting beads in hepatocellular cancer: a systematic review.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epatogastroenterology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="00967CF1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2012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9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255-260 [PMID: 22251546 DOI: 10.5754/hge10240]</w:t>
      </w:r>
    </w:p>
    <w:p w14:paraId="4090CCC2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1 </w:t>
      </w:r>
      <w:proofErr w:type="spellStart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Fiorentini</w:t>
      </w:r>
      <w:proofErr w:type="spellEnd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G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Alibert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Till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Mulazzan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Graziano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Giordan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Mambrin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Montagnan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Alessandron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Catalano V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Coschiera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. Intra-arterial infusion of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>irinoteca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loaded drug-eluting beads (DEBIRI) versus intravenous therapy (FOLFIRI) for hepatic metastases from colorectal cancer: final results of a phase III study.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nticancer Res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2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1387-1395 [PMID: 22493375]</w:t>
      </w:r>
    </w:p>
    <w:p w14:paraId="0E0BF3F0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2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ray B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Van Hazel G, Hope M, Burton M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Moroz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Anderson J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Gebsk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.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Randomised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rial of SIR-Spheres plus chemotherapy vs. chemotherapy alone for treating patients with liver metastases from primary large bowel cancer.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nn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1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2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1711-1720 [PMID: 11843249]</w:t>
      </w:r>
    </w:p>
    <w:p w14:paraId="7B9A0045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3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Van Hazel G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Blackwell A, Anderson J, Price D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Moroz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Bower G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Cardac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Gray B.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Randomised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hase 2 trial of SIR-Spheres plus fluorouracil/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leucovori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hemotherapy versus fluorouracil/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leucovori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hemotherapy alone in advanced colorectal cancer.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urg</w:t>
      </w:r>
      <w:proofErr w:type="spellEnd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4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8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78-85 [PMID: 15499601 DOI: 10.1002/jso.20141]</w:t>
      </w:r>
    </w:p>
    <w:p w14:paraId="5E095F36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4 </w:t>
      </w:r>
      <w:proofErr w:type="spellStart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endlisz</w:t>
      </w:r>
      <w:proofErr w:type="spellEnd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Van den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Eynd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Peeters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Maleux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Lambert B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Vannoot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De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Keukeleir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Verslyp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Defreyn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Van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Cutsem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Delatt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Delaunoit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Personeni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Paesmans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Van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Laethem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L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Flame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. Phase III trial comparing protracted intravenous fluorouracil infusion alone or with yttrium-90 resin microspheres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radioembolizatio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or liver-limited metastatic colorectal cancer refractory to standard chemotherapy.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8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3687-3694 [PMID: 20567019 DOI: 10.1200/JCO.2010.28.5643]</w:t>
      </w:r>
    </w:p>
    <w:p w14:paraId="2896761B" w14:textId="77777777" w:rsidR="002A60DD" w:rsidRPr="002A60DD" w:rsidRDefault="002A60DD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5 </w:t>
      </w:r>
      <w:proofErr w:type="spellStart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axena</w:t>
      </w:r>
      <w:proofErr w:type="spellEnd"/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Bester L, Shan L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Perera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Gibbs P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Meteling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Morris DL. </w:t>
      </w:r>
      <w:proofErr w:type="gram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A systematic review on the safety and efficacy of yttrium-90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radioembolization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or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unresectable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chemorefractory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olorectal cancer liver metastases.</w:t>
      </w:r>
      <w:proofErr w:type="gram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Cancer Res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2A60DD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l</w:t>
      </w:r>
      <w:proofErr w:type="spellEnd"/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2A60DD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40</w:t>
      </w:r>
      <w:r w:rsidRPr="002A60DD">
        <w:rPr>
          <w:rFonts w:ascii="Book Antiqua" w:eastAsia="宋体" w:hAnsi="Book Antiqua" w:cs="宋体"/>
          <w:sz w:val="24"/>
          <w:szCs w:val="24"/>
          <w:lang w:val="en-US" w:eastAsia="zh-CN"/>
        </w:rPr>
        <w:t>: 537-547 [PMID: 24318568 DOI: 10.1007/s00432-013-1564-4]</w:t>
      </w:r>
    </w:p>
    <w:p w14:paraId="4924E121" w14:textId="49CF46C2" w:rsidR="00FD74F4" w:rsidRPr="00967CF1" w:rsidRDefault="00FD74F4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right"/>
        <w:rPr>
          <w:rFonts w:ascii="Book Antiqua" w:hAnsi="Book Antiqua"/>
          <w:color w:val="000000" w:themeColor="text1"/>
          <w:sz w:val="24"/>
          <w:szCs w:val="24"/>
          <w:lang w:val="en-US"/>
        </w:rPr>
      </w:pPr>
    </w:p>
    <w:p w14:paraId="4DB86E9E" w14:textId="46E0DC20" w:rsidR="00FD74F4" w:rsidRPr="00967CF1" w:rsidRDefault="00EE121F" w:rsidP="00474B46">
      <w:pPr>
        <w:widowControl w:val="0"/>
        <w:kinsoku w:val="0"/>
        <w:overflowPunct w:val="0"/>
        <w:autoSpaceDE w:val="0"/>
        <w:autoSpaceDN w:val="0"/>
        <w:adjustRightInd w:val="0"/>
        <w:snapToGrid w:val="0"/>
        <w:spacing w:after="0" w:line="360" w:lineRule="auto"/>
        <w:jc w:val="right"/>
        <w:rPr>
          <w:rFonts w:ascii="Book Antiqua" w:hAnsi="Book Antiqua"/>
          <w:color w:val="000000" w:themeColor="text1"/>
          <w:sz w:val="24"/>
          <w:szCs w:val="24"/>
          <w:lang w:val="en-US"/>
        </w:rPr>
      </w:pPr>
      <w:r w:rsidRPr="00967CF1">
        <w:rPr>
          <w:rFonts w:ascii="Book Antiqua" w:hAnsi="Book Antiqua"/>
          <w:b/>
          <w:sz w:val="24"/>
          <w:szCs w:val="24"/>
        </w:rPr>
        <w:t>P-Reviewer:</w:t>
      </w:r>
      <w:r w:rsidR="001D64B0" w:rsidRPr="00967CF1">
        <w:rPr>
          <w:rFonts w:ascii="Book Antiqua" w:hAnsi="Book Antiqua" w:cs="Tahoma"/>
          <w:color w:val="000000"/>
          <w:sz w:val="24"/>
          <w:szCs w:val="24"/>
        </w:rPr>
        <w:t xml:space="preserve"> Sertoglu</w:t>
      </w:r>
      <w:r w:rsidR="001D64B0" w:rsidRPr="00967CF1">
        <w:rPr>
          <w:rFonts w:ascii="Book Antiqua" w:hAnsi="Book Antiqua" w:cs="Tahoma"/>
          <w:color w:val="000000"/>
          <w:sz w:val="24"/>
          <w:szCs w:val="24"/>
          <w:lang w:eastAsia="zh-CN"/>
        </w:rPr>
        <w:t xml:space="preserve"> E</w:t>
      </w:r>
      <w:r w:rsidRPr="00967CF1">
        <w:rPr>
          <w:rFonts w:ascii="Book Antiqua" w:hAnsi="Book Antiqua"/>
          <w:b/>
          <w:sz w:val="24"/>
          <w:szCs w:val="24"/>
        </w:rPr>
        <w:t xml:space="preserve"> S-Editor: </w:t>
      </w:r>
      <w:r w:rsidRPr="00967CF1">
        <w:rPr>
          <w:rFonts w:ascii="Book Antiqua" w:hAnsi="Book Antiqua"/>
          <w:sz w:val="24"/>
          <w:szCs w:val="24"/>
        </w:rPr>
        <w:t>Ji FF</w:t>
      </w:r>
      <w:r w:rsidRPr="00967CF1">
        <w:rPr>
          <w:rFonts w:ascii="Book Antiqua" w:hAnsi="Book Antiqua"/>
          <w:b/>
          <w:sz w:val="24"/>
          <w:szCs w:val="24"/>
        </w:rPr>
        <w:t xml:space="preserve"> L-Editor: E-Editor:</w:t>
      </w:r>
    </w:p>
    <w:sectPr w:rsidR="00FD74F4" w:rsidRPr="00967CF1" w:rsidSect="00760ED5">
      <w:foot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312DA1D" w14:textId="77777777" w:rsidR="009B77A8" w:rsidRDefault="009B77A8" w:rsidP="00AE49FD">
      <w:pPr>
        <w:spacing w:after="0" w:line="240" w:lineRule="auto"/>
      </w:pPr>
      <w:r>
        <w:separator/>
      </w:r>
    </w:p>
  </w:endnote>
  <w:endnote w:type="continuationSeparator" w:id="0">
    <w:p w14:paraId="18184D77" w14:textId="77777777" w:rsidR="009B77A8" w:rsidRDefault="009B77A8" w:rsidP="00AE49F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Calibri Light">
    <w:altName w:val="Calibri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Plantin">
    <w:charset w:val="00"/>
    <w:family w:val="auto"/>
    <w:pitch w:val="default"/>
  </w:font>
  <w:font w:name="Plantin-Italic">
    <w:charset w:val="00"/>
    <w:family w:val="auto"/>
    <w:pitch w:val="default"/>
  </w:font>
  <w:font w:name="Univers-LightOblique">
    <w:charset w:val="00"/>
    <w:family w:val="swiss"/>
    <w:pitch w:val="default"/>
  </w:font>
  <w:font w:name="Universal-GreekwithMathPi">
    <w:altName w:val="Times New Roman"/>
    <w:charset w:val="00"/>
    <w:family w:val="auto"/>
    <w:pitch w:val="default"/>
  </w:font>
  <w:font w:name="Univers-Light">
    <w:charset w:val="00"/>
    <w:family w:val="swiss"/>
    <w:pitch w:val="default"/>
  </w:font>
  <w:font w:name="Minion-Regular">
    <w:altName w:val="Times New Roman"/>
    <w:charset w:val="00"/>
    <w:family w:val="roman"/>
    <w:pitch w:val="default"/>
  </w:font>
  <w:font w:name="Minion-Italic">
    <w:charset w:val="00"/>
    <w:family w:val="roman"/>
    <w:pitch w:val="default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15930028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8B5AFCF" w14:textId="121D3FF1" w:rsidR="002F3C6C" w:rsidRDefault="002F3C6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94A7A">
          <w:rPr>
            <w:noProof/>
          </w:rPr>
          <w:t>14</w:t>
        </w:r>
        <w:r>
          <w:rPr>
            <w:noProof/>
          </w:rPr>
          <w:fldChar w:fldCharType="end"/>
        </w:r>
      </w:p>
    </w:sdtContent>
  </w:sdt>
  <w:p w14:paraId="6C004B42" w14:textId="77777777" w:rsidR="002F3C6C" w:rsidRDefault="002F3C6C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A9DAD1A" w14:textId="77777777" w:rsidR="009B77A8" w:rsidRDefault="009B77A8" w:rsidP="00AE49FD">
      <w:pPr>
        <w:spacing w:after="0" w:line="240" w:lineRule="auto"/>
      </w:pPr>
      <w:r>
        <w:separator/>
      </w:r>
    </w:p>
  </w:footnote>
  <w:footnote w:type="continuationSeparator" w:id="0">
    <w:p w14:paraId="5A5864DE" w14:textId="77777777" w:rsidR="009B77A8" w:rsidRDefault="009B77A8" w:rsidP="00AE49F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EC06A2"/>
    <w:multiLevelType w:val="multilevel"/>
    <w:tmpl w:val="6F209BB0"/>
    <w:lvl w:ilvl="0">
      <w:numFmt w:val="bullet"/>
      <w:lvlText w:val=""/>
      <w:lvlJc w:val="left"/>
      <w:pPr>
        <w:ind w:left="720" w:hanging="360"/>
      </w:pPr>
      <w:rPr>
        <w:rFonts w:ascii="Wingdings" w:eastAsia="Calibri" w:hAnsi="Wingdings" w:cs="Times New Roman"/>
        <w:color w:val="FF0000"/>
      </w:rPr>
    </w:lvl>
    <w:lvl w:ilvl="1">
      <w:numFmt w:val="bullet"/>
      <w:lvlText w:val="o"/>
      <w:lvlJc w:val="left"/>
      <w:pPr>
        <w:ind w:left="1440" w:hanging="360"/>
      </w:pPr>
      <w:rPr>
        <w:rFonts w:ascii="Courier New" w:hAnsi="Courier New" w:cs="Courier New"/>
      </w:rPr>
    </w:lvl>
    <w:lvl w:ilvl="2">
      <w:numFmt w:val="bullet"/>
      <w:lvlText w:val=""/>
      <w:lvlJc w:val="left"/>
      <w:pPr>
        <w:ind w:left="2160" w:hanging="360"/>
      </w:pPr>
      <w:rPr>
        <w:rFonts w:ascii="Wingdings" w:hAnsi="Wingdings"/>
      </w:rPr>
    </w:lvl>
    <w:lvl w:ilvl="3">
      <w:numFmt w:val="bullet"/>
      <w:lvlText w:val=""/>
      <w:lvlJc w:val="left"/>
      <w:pPr>
        <w:ind w:left="2880" w:hanging="360"/>
      </w:pPr>
      <w:rPr>
        <w:rFonts w:ascii="Symbol" w:hAnsi="Symbol"/>
      </w:rPr>
    </w:lvl>
    <w:lvl w:ilvl="4">
      <w:numFmt w:val="bullet"/>
      <w:lvlText w:val="o"/>
      <w:lvlJc w:val="left"/>
      <w:pPr>
        <w:ind w:left="3600" w:hanging="360"/>
      </w:pPr>
      <w:rPr>
        <w:rFonts w:ascii="Courier New" w:hAnsi="Courier New" w:cs="Courier New"/>
      </w:rPr>
    </w:lvl>
    <w:lvl w:ilvl="5">
      <w:numFmt w:val="bullet"/>
      <w:lvlText w:val=""/>
      <w:lvlJc w:val="left"/>
      <w:pPr>
        <w:ind w:left="4320" w:hanging="360"/>
      </w:pPr>
      <w:rPr>
        <w:rFonts w:ascii="Wingdings" w:hAnsi="Wingdings"/>
      </w:rPr>
    </w:lvl>
    <w:lvl w:ilvl="6">
      <w:numFmt w:val="bullet"/>
      <w:lvlText w:val=""/>
      <w:lvlJc w:val="left"/>
      <w:pPr>
        <w:ind w:left="5040" w:hanging="360"/>
      </w:pPr>
      <w:rPr>
        <w:rFonts w:ascii="Symbol" w:hAnsi="Symbol"/>
      </w:rPr>
    </w:lvl>
    <w:lvl w:ilvl="7">
      <w:numFmt w:val="bullet"/>
      <w:lvlText w:val="o"/>
      <w:lvlJc w:val="left"/>
      <w:pPr>
        <w:ind w:left="5760" w:hanging="360"/>
      </w:pPr>
      <w:rPr>
        <w:rFonts w:ascii="Courier New" w:hAnsi="Courier New" w:cs="Courier New"/>
      </w:rPr>
    </w:lvl>
    <w:lvl w:ilvl="8">
      <w:numFmt w:val="bullet"/>
      <w:lvlText w:val=""/>
      <w:lvlJc w:val="left"/>
      <w:pPr>
        <w:ind w:left="6480" w:hanging="360"/>
      </w:pPr>
      <w:rPr>
        <w:rFonts w:ascii="Wingdings" w:hAnsi="Wingdings"/>
      </w:rPr>
    </w:lvl>
  </w:abstractNum>
  <w:abstractNum w:abstractNumId="1">
    <w:nsid w:val="690E7F03"/>
    <w:multiLevelType w:val="multilevel"/>
    <w:tmpl w:val="B76C3C28"/>
    <w:lvl w:ilvl="0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/>
      </w:rPr>
    </w:lvl>
    <w:lvl w:ilvl="1">
      <w:numFmt w:val="bullet"/>
      <w:lvlText w:val="o"/>
      <w:lvlJc w:val="left"/>
      <w:pPr>
        <w:ind w:left="1440" w:hanging="360"/>
      </w:pPr>
      <w:rPr>
        <w:rFonts w:ascii="Courier New" w:hAnsi="Courier New" w:cs="Courier New"/>
      </w:rPr>
    </w:lvl>
    <w:lvl w:ilvl="2">
      <w:numFmt w:val="bullet"/>
      <w:lvlText w:val=""/>
      <w:lvlJc w:val="left"/>
      <w:pPr>
        <w:ind w:left="2160" w:hanging="360"/>
      </w:pPr>
      <w:rPr>
        <w:rFonts w:ascii="Wingdings" w:hAnsi="Wingdings"/>
      </w:rPr>
    </w:lvl>
    <w:lvl w:ilvl="3">
      <w:numFmt w:val="bullet"/>
      <w:lvlText w:val=""/>
      <w:lvlJc w:val="left"/>
      <w:pPr>
        <w:ind w:left="2880" w:hanging="360"/>
      </w:pPr>
      <w:rPr>
        <w:rFonts w:ascii="Symbol" w:hAnsi="Symbol"/>
      </w:rPr>
    </w:lvl>
    <w:lvl w:ilvl="4">
      <w:numFmt w:val="bullet"/>
      <w:lvlText w:val="o"/>
      <w:lvlJc w:val="left"/>
      <w:pPr>
        <w:ind w:left="3600" w:hanging="360"/>
      </w:pPr>
      <w:rPr>
        <w:rFonts w:ascii="Courier New" w:hAnsi="Courier New" w:cs="Courier New"/>
      </w:rPr>
    </w:lvl>
    <w:lvl w:ilvl="5">
      <w:numFmt w:val="bullet"/>
      <w:lvlText w:val=""/>
      <w:lvlJc w:val="left"/>
      <w:pPr>
        <w:ind w:left="4320" w:hanging="360"/>
      </w:pPr>
      <w:rPr>
        <w:rFonts w:ascii="Wingdings" w:hAnsi="Wingdings"/>
      </w:rPr>
    </w:lvl>
    <w:lvl w:ilvl="6">
      <w:numFmt w:val="bullet"/>
      <w:lvlText w:val=""/>
      <w:lvlJc w:val="left"/>
      <w:pPr>
        <w:ind w:left="5040" w:hanging="360"/>
      </w:pPr>
      <w:rPr>
        <w:rFonts w:ascii="Symbol" w:hAnsi="Symbol"/>
      </w:rPr>
    </w:lvl>
    <w:lvl w:ilvl="7">
      <w:numFmt w:val="bullet"/>
      <w:lvlText w:val="o"/>
      <w:lvlJc w:val="left"/>
      <w:pPr>
        <w:ind w:left="5760" w:hanging="360"/>
      </w:pPr>
      <w:rPr>
        <w:rFonts w:ascii="Courier New" w:hAnsi="Courier New" w:cs="Courier New"/>
      </w:rPr>
    </w:lvl>
    <w:lvl w:ilvl="8">
      <w:numFmt w:val="bullet"/>
      <w:lvlText w:val=""/>
      <w:lvlJc w:val="left"/>
      <w:pPr>
        <w:ind w:left="6480" w:hanging="360"/>
      </w:pPr>
      <w:rPr>
        <w:rFonts w:ascii="Wingdings" w:hAnsi="Wingdings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4"/>
  <w:bordersDoNotSurroundHeader/>
  <w:bordersDoNotSurroundFooter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1&lt;/FontSize&gt;&lt;ReflistTitle&gt;&lt;style face=&quot;bold&quot;&gt;Reference List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ps0fdaerxpd9reddtmx2eem22s0tzr20sz9&quot;&gt;My EndNote Library&lt;record-ids&gt;&lt;item&gt;2&lt;/item&gt;&lt;item&gt;9&lt;/item&gt;&lt;item&gt;43&lt;/item&gt;&lt;item&gt;372&lt;/item&gt;&lt;item&gt;990&lt;/item&gt;&lt;item&gt;991&lt;/item&gt;&lt;item&gt;1417&lt;/item&gt;&lt;item&gt;1449&lt;/item&gt;&lt;item&gt;1897&lt;/item&gt;&lt;item&gt;1898&lt;/item&gt;&lt;item&gt;1899&lt;/item&gt;&lt;item&gt;1900&lt;/item&gt;&lt;item&gt;1901&lt;/item&gt;&lt;item&gt;1902&lt;/item&gt;&lt;item&gt;1907&lt;/item&gt;&lt;item&gt;1909&lt;/item&gt;&lt;item&gt;1910&lt;/item&gt;&lt;item&gt;1911&lt;/item&gt;&lt;item&gt;1912&lt;/item&gt;&lt;item&gt;1913&lt;/item&gt;&lt;item&gt;1914&lt;/item&gt;&lt;item&gt;1915&lt;/item&gt;&lt;item&gt;1916&lt;/item&gt;&lt;item&gt;1917&lt;/item&gt;&lt;item&gt;1918&lt;/item&gt;&lt;/record-ids&gt;&lt;/item&gt;&lt;/Libraries&gt;"/>
  </w:docVars>
  <w:rsids>
    <w:rsidRoot w:val="008916B8"/>
    <w:rsid w:val="0002213B"/>
    <w:rsid w:val="00024271"/>
    <w:rsid w:val="00026D26"/>
    <w:rsid w:val="00027980"/>
    <w:rsid w:val="00063FE9"/>
    <w:rsid w:val="00072765"/>
    <w:rsid w:val="00096936"/>
    <w:rsid w:val="000A58DB"/>
    <w:rsid w:val="000A78A8"/>
    <w:rsid w:val="000C42A8"/>
    <w:rsid w:val="000C4B68"/>
    <w:rsid w:val="000D2704"/>
    <w:rsid w:val="000D7922"/>
    <w:rsid w:val="000E132E"/>
    <w:rsid w:val="0016180C"/>
    <w:rsid w:val="0016461F"/>
    <w:rsid w:val="00185A97"/>
    <w:rsid w:val="001B4C17"/>
    <w:rsid w:val="001C150A"/>
    <w:rsid w:val="001D6299"/>
    <w:rsid w:val="001D64B0"/>
    <w:rsid w:val="001D67B8"/>
    <w:rsid w:val="001E0441"/>
    <w:rsid w:val="00202452"/>
    <w:rsid w:val="002250F9"/>
    <w:rsid w:val="00230B00"/>
    <w:rsid w:val="0024412F"/>
    <w:rsid w:val="00250674"/>
    <w:rsid w:val="00263B95"/>
    <w:rsid w:val="00287A6F"/>
    <w:rsid w:val="0029682D"/>
    <w:rsid w:val="002A254C"/>
    <w:rsid w:val="002A60DD"/>
    <w:rsid w:val="002B1EDD"/>
    <w:rsid w:val="002B631A"/>
    <w:rsid w:val="002D580D"/>
    <w:rsid w:val="002F3C6C"/>
    <w:rsid w:val="002F5608"/>
    <w:rsid w:val="0030474C"/>
    <w:rsid w:val="003316A2"/>
    <w:rsid w:val="00364A6A"/>
    <w:rsid w:val="003666C2"/>
    <w:rsid w:val="00373245"/>
    <w:rsid w:val="003A622D"/>
    <w:rsid w:val="003B7A42"/>
    <w:rsid w:val="003C33C4"/>
    <w:rsid w:val="003E68B0"/>
    <w:rsid w:val="003F6C62"/>
    <w:rsid w:val="00402F36"/>
    <w:rsid w:val="00414614"/>
    <w:rsid w:val="004307F1"/>
    <w:rsid w:val="0043411A"/>
    <w:rsid w:val="00467AA1"/>
    <w:rsid w:val="00473103"/>
    <w:rsid w:val="00474B46"/>
    <w:rsid w:val="00497231"/>
    <w:rsid w:val="004A06B6"/>
    <w:rsid w:val="004A0761"/>
    <w:rsid w:val="004A2116"/>
    <w:rsid w:val="004A4E16"/>
    <w:rsid w:val="004A5C34"/>
    <w:rsid w:val="004B6BFE"/>
    <w:rsid w:val="004D3D30"/>
    <w:rsid w:val="004E1FBC"/>
    <w:rsid w:val="004E3AA7"/>
    <w:rsid w:val="00513597"/>
    <w:rsid w:val="00526B5E"/>
    <w:rsid w:val="00530A88"/>
    <w:rsid w:val="00552DDF"/>
    <w:rsid w:val="00562D47"/>
    <w:rsid w:val="00570F9A"/>
    <w:rsid w:val="00582971"/>
    <w:rsid w:val="005D05CC"/>
    <w:rsid w:val="00610E6E"/>
    <w:rsid w:val="00614DA3"/>
    <w:rsid w:val="00630C29"/>
    <w:rsid w:val="006620C4"/>
    <w:rsid w:val="00684C2C"/>
    <w:rsid w:val="00693D59"/>
    <w:rsid w:val="00697849"/>
    <w:rsid w:val="00697878"/>
    <w:rsid w:val="006B3845"/>
    <w:rsid w:val="006C1822"/>
    <w:rsid w:val="006E1DDB"/>
    <w:rsid w:val="006F2B23"/>
    <w:rsid w:val="00711B69"/>
    <w:rsid w:val="007232B8"/>
    <w:rsid w:val="007329F1"/>
    <w:rsid w:val="00741460"/>
    <w:rsid w:val="00760ED5"/>
    <w:rsid w:val="007652EE"/>
    <w:rsid w:val="007902B5"/>
    <w:rsid w:val="00791C21"/>
    <w:rsid w:val="00796E4E"/>
    <w:rsid w:val="007A4E73"/>
    <w:rsid w:val="007B094B"/>
    <w:rsid w:val="007F1E3A"/>
    <w:rsid w:val="008153A2"/>
    <w:rsid w:val="00827786"/>
    <w:rsid w:val="008372C1"/>
    <w:rsid w:val="00840ABE"/>
    <w:rsid w:val="008562ED"/>
    <w:rsid w:val="008916B8"/>
    <w:rsid w:val="008B4D22"/>
    <w:rsid w:val="009046E1"/>
    <w:rsid w:val="0093434F"/>
    <w:rsid w:val="00967CF1"/>
    <w:rsid w:val="00970AA5"/>
    <w:rsid w:val="009A46DF"/>
    <w:rsid w:val="009B77A8"/>
    <w:rsid w:val="009C0924"/>
    <w:rsid w:val="009F23D1"/>
    <w:rsid w:val="00A01F51"/>
    <w:rsid w:val="00A07074"/>
    <w:rsid w:val="00A12F4B"/>
    <w:rsid w:val="00A525B3"/>
    <w:rsid w:val="00A54A62"/>
    <w:rsid w:val="00A91555"/>
    <w:rsid w:val="00A91F24"/>
    <w:rsid w:val="00A94A7A"/>
    <w:rsid w:val="00AB4B5C"/>
    <w:rsid w:val="00AE49FD"/>
    <w:rsid w:val="00B22197"/>
    <w:rsid w:val="00B22EE6"/>
    <w:rsid w:val="00B302B3"/>
    <w:rsid w:val="00B5592E"/>
    <w:rsid w:val="00B57D41"/>
    <w:rsid w:val="00B70A0B"/>
    <w:rsid w:val="00B71704"/>
    <w:rsid w:val="00B77931"/>
    <w:rsid w:val="00BA17EC"/>
    <w:rsid w:val="00BA4691"/>
    <w:rsid w:val="00BB3076"/>
    <w:rsid w:val="00BC4CE6"/>
    <w:rsid w:val="00BF0A72"/>
    <w:rsid w:val="00C01A37"/>
    <w:rsid w:val="00C10010"/>
    <w:rsid w:val="00C13DEF"/>
    <w:rsid w:val="00C46366"/>
    <w:rsid w:val="00C53A00"/>
    <w:rsid w:val="00C55695"/>
    <w:rsid w:val="00C665F3"/>
    <w:rsid w:val="00CA0841"/>
    <w:rsid w:val="00CC720C"/>
    <w:rsid w:val="00CE71E7"/>
    <w:rsid w:val="00D22750"/>
    <w:rsid w:val="00D36060"/>
    <w:rsid w:val="00D37522"/>
    <w:rsid w:val="00D601C1"/>
    <w:rsid w:val="00D62F23"/>
    <w:rsid w:val="00D86B24"/>
    <w:rsid w:val="00D903B3"/>
    <w:rsid w:val="00DB1ACD"/>
    <w:rsid w:val="00DB7A9C"/>
    <w:rsid w:val="00DC1503"/>
    <w:rsid w:val="00DC7DC5"/>
    <w:rsid w:val="00DF483E"/>
    <w:rsid w:val="00E5111E"/>
    <w:rsid w:val="00E55BFB"/>
    <w:rsid w:val="00EA0B7C"/>
    <w:rsid w:val="00EA4C46"/>
    <w:rsid w:val="00EB26CC"/>
    <w:rsid w:val="00EC3EDA"/>
    <w:rsid w:val="00ED0265"/>
    <w:rsid w:val="00ED159A"/>
    <w:rsid w:val="00ED38B2"/>
    <w:rsid w:val="00EE121F"/>
    <w:rsid w:val="00EE21FE"/>
    <w:rsid w:val="00F066C0"/>
    <w:rsid w:val="00F37FED"/>
    <w:rsid w:val="00FA198F"/>
    <w:rsid w:val="00FA23B3"/>
    <w:rsid w:val="00FC0B29"/>
    <w:rsid w:val="00FC12F4"/>
    <w:rsid w:val="00FD74F4"/>
    <w:rsid w:val="00FE6277"/>
    <w:rsid w:val="00FF4A91"/>
    <w:rsid w:val="00FF77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1A23824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916B8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8916B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916B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916B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916B8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itle">
    <w:name w:val="Title"/>
    <w:basedOn w:val="Normal"/>
    <w:next w:val="Normal"/>
    <w:link w:val="TitleChar"/>
    <w:uiPriority w:val="10"/>
    <w:qFormat/>
    <w:rsid w:val="008916B8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916B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SubtleEmphasis">
    <w:name w:val="Subtle Emphasis"/>
    <w:basedOn w:val="DefaultParagraphFont"/>
    <w:uiPriority w:val="19"/>
    <w:qFormat/>
    <w:rsid w:val="008916B8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250674"/>
    <w:rPr>
      <w:i/>
      <w:iCs/>
      <w:color w:val="5B9BD5" w:themeColor="accent1"/>
    </w:rPr>
  </w:style>
  <w:style w:type="paragraph" w:styleId="ListParagraph">
    <w:name w:val="List Paragraph"/>
    <w:basedOn w:val="Normal"/>
    <w:rsid w:val="0029682D"/>
    <w:pPr>
      <w:suppressAutoHyphens/>
      <w:autoSpaceDN w:val="0"/>
      <w:spacing w:after="160" w:line="240" w:lineRule="auto"/>
      <w:ind w:left="720"/>
      <w:textAlignment w:val="baseline"/>
    </w:pPr>
    <w:rPr>
      <w:rFonts w:ascii="Calibri" w:eastAsia="Calibri" w:hAnsi="Calibri" w:cs="Times New Roman"/>
    </w:rPr>
  </w:style>
  <w:style w:type="character" w:styleId="Hyperlink">
    <w:name w:val="Hyperlink"/>
    <w:basedOn w:val="DefaultParagraphFont"/>
    <w:uiPriority w:val="99"/>
    <w:rsid w:val="0029682D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29682D"/>
  </w:style>
  <w:style w:type="paragraph" w:styleId="NormalWeb">
    <w:name w:val="Normal (Web)"/>
    <w:basedOn w:val="Normal"/>
    <w:uiPriority w:val="99"/>
    <w:unhideWhenUsed/>
    <w:rsid w:val="00373245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nl-B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60ED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60ED5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AE49F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49FD"/>
  </w:style>
  <w:style w:type="paragraph" w:styleId="Footer">
    <w:name w:val="footer"/>
    <w:basedOn w:val="Normal"/>
    <w:link w:val="FooterChar"/>
    <w:uiPriority w:val="99"/>
    <w:unhideWhenUsed/>
    <w:rsid w:val="00AE49F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E49FD"/>
  </w:style>
  <w:style w:type="character" w:styleId="CommentReference">
    <w:name w:val="annotation reference"/>
    <w:basedOn w:val="DefaultParagraphFont"/>
    <w:uiPriority w:val="99"/>
    <w:semiHidden/>
    <w:unhideWhenUsed/>
    <w:rsid w:val="0002427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2427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2427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427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4271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EB26C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B26C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B26CC"/>
    <w:pPr>
      <w:spacing w:line="240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B26CC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916B8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8916B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916B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916B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916B8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itle">
    <w:name w:val="Title"/>
    <w:basedOn w:val="Normal"/>
    <w:next w:val="Normal"/>
    <w:link w:val="TitleChar"/>
    <w:uiPriority w:val="10"/>
    <w:qFormat/>
    <w:rsid w:val="008916B8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916B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SubtleEmphasis">
    <w:name w:val="Subtle Emphasis"/>
    <w:basedOn w:val="DefaultParagraphFont"/>
    <w:uiPriority w:val="19"/>
    <w:qFormat/>
    <w:rsid w:val="008916B8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250674"/>
    <w:rPr>
      <w:i/>
      <w:iCs/>
      <w:color w:val="5B9BD5" w:themeColor="accent1"/>
    </w:rPr>
  </w:style>
  <w:style w:type="paragraph" w:styleId="ListParagraph">
    <w:name w:val="List Paragraph"/>
    <w:basedOn w:val="Normal"/>
    <w:rsid w:val="0029682D"/>
    <w:pPr>
      <w:suppressAutoHyphens/>
      <w:autoSpaceDN w:val="0"/>
      <w:spacing w:after="160" w:line="240" w:lineRule="auto"/>
      <w:ind w:left="720"/>
      <w:textAlignment w:val="baseline"/>
    </w:pPr>
    <w:rPr>
      <w:rFonts w:ascii="Calibri" w:eastAsia="Calibri" w:hAnsi="Calibri" w:cs="Times New Roman"/>
    </w:rPr>
  </w:style>
  <w:style w:type="character" w:styleId="Hyperlink">
    <w:name w:val="Hyperlink"/>
    <w:basedOn w:val="DefaultParagraphFont"/>
    <w:uiPriority w:val="99"/>
    <w:rsid w:val="0029682D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29682D"/>
  </w:style>
  <w:style w:type="paragraph" w:styleId="NormalWeb">
    <w:name w:val="Normal (Web)"/>
    <w:basedOn w:val="Normal"/>
    <w:uiPriority w:val="99"/>
    <w:unhideWhenUsed/>
    <w:rsid w:val="00373245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nl-B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60ED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60ED5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AE49F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49FD"/>
  </w:style>
  <w:style w:type="paragraph" w:styleId="Footer">
    <w:name w:val="footer"/>
    <w:basedOn w:val="Normal"/>
    <w:link w:val="FooterChar"/>
    <w:uiPriority w:val="99"/>
    <w:unhideWhenUsed/>
    <w:rsid w:val="00AE49F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E49FD"/>
  </w:style>
  <w:style w:type="character" w:styleId="CommentReference">
    <w:name w:val="annotation reference"/>
    <w:basedOn w:val="DefaultParagraphFont"/>
    <w:uiPriority w:val="99"/>
    <w:semiHidden/>
    <w:unhideWhenUsed/>
    <w:rsid w:val="0002427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2427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2427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427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4271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EB26C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B26C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B26CC"/>
    <w:pPr>
      <w:spacing w:line="240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B26CC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20262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60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0612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57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795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597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81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96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56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20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39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66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176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319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280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504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84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17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21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165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4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0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817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26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219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34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926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00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266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006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886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59E6BA0-E5F8-5546-A02E-55C698211F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4</Pages>
  <Words>4540</Words>
  <Characters>25880</Characters>
  <Application>Microsoft Macintosh Word</Application>
  <DocSecurity>0</DocSecurity>
  <Lines>215</Lines>
  <Paragraphs>60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303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ns prenen</dc:creator>
  <cp:lastModifiedBy>Na Ma</cp:lastModifiedBy>
  <cp:revision>2</cp:revision>
  <cp:lastPrinted>2015-03-16T11:45:00Z</cp:lastPrinted>
  <dcterms:created xsi:type="dcterms:W3CDTF">2015-07-30T00:25:00Z</dcterms:created>
  <dcterms:modified xsi:type="dcterms:W3CDTF">2015-07-30T00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hans.prenen@uzleuven.be@www.mendeley.com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